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5" Type="http://schemas.openxmlformats.org/officeDocument/2006/relationships/custom-properties" Target="docProps/custom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2A0978D5" w14:textId="77777777" w:rsidR="004D2EDD" w:rsidRDefault="004D2EDD" w:rsidP="009E42E2">
      <w:pPr>
        <w:widowControl w:val="0"/>
        <w:autoSpaceDE w:val="0"/>
        <w:autoSpaceDN w:val="0"/>
        <w:adjustRightInd w:val="0"/>
        <w:rPr>
          <w:rFonts w:ascii="Courier New" w:hAnsi="Courier New" w:cs="Courier New"/>
          <w:color w:val="000000"/>
          <w:sz w:val="16"/>
          <w:szCs w:val="16"/>
          <w:highlight w:val="white"/>
        </w:rPr>
      </w:pPr>
    </w:p>
    <w:p w14:paraId="486D3BBA" w14:textId="77777777" w:rsidR="004D2EDD" w:rsidRDefault="004D2EDD" w:rsidP="009E42E2">
      <w:pPr>
        <w:widowControl w:val="0"/>
        <w:autoSpaceDE w:val="0"/>
        <w:autoSpaceDN w:val="0"/>
        <w:adjustRightInd w:val="0"/>
        <w:rPr>
          <w:rFonts w:ascii="Courier New" w:hAnsi="Courier New" w:cs="Courier New"/>
          <w:color w:val="000000"/>
          <w:sz w:val="16"/>
          <w:szCs w:val="16"/>
          <w:highlight w:val="white"/>
        </w:rPr>
      </w:pPr>
    </w:p>
    <w:p w14:paraId="219918D4" w14:textId="77777777" w:rsidR="009E42E2" w:rsidRDefault="009E42E2" w:rsidP="009E42E2">
      <w:pPr>
        <w:widowControl w:val="0"/>
        <w:autoSpaceDE w:val="0"/>
        <w:autoSpaceDN w:val="0"/>
        <w:adjustRightInd w:val="0"/>
        <w:rPr>
          <w:rFonts w:ascii="Courier New" w:hAnsi="Courier New" w:cs="Courier New"/>
          <w:color w:val="000000"/>
          <w:sz w:val="16"/>
          <w:szCs w:val="16"/>
          <w:highlight w:val="white"/>
        </w:rPr>
      </w:pP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 xml:space="preserve">HANPO    1 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MS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ANDNDTG--RTSPTVIVAPTT--------------------------------------------------------S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br/>
        <w:t xml:space="preserve">SACCE    1 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MS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KDFSDKK-----------------------------------------------------------------------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br/>
        <w:t xml:space="preserve">CANGL    1 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MS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DGSADRK-----------------------------------------------------------------------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br/>
        <w:t xml:space="preserve">KLULA    1 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M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MRDPSRRT--RS------------------------------------------------------------------E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br/>
        <w:t xml:space="preserve">PICPA    1 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MS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ETETLRD--G---------------------------------------------HFHTSGPTY--------------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br/>
        <w:t xml:space="preserve">CANBO    1 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MS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NMDSVALAQKSSSEKI-VSEL--------------------------------------------------------S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br/>
        <w:t xml:space="preserve">CANAL    1 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M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QNICRKQY--LVVESVYMLPNARRASFEFFLFAQKKNYSPISKPFLLGTRSSRIFTHGSKTTTTVFE------------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br/>
        <w:t xml:space="preserve">DEBHA    1 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M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WVDSDTQI--NG---------------------------------------------SSSSGSPIIV------------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br/>
        <w:t xml:space="preserve">CLALU    1 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M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ASLVQKAM--PTRKRKLTGPRT---------RSAL-------------------KMSSSRETSPVIDLTQDGEKDDCDT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br/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br/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br/>
        <w:t xml:space="preserve">HANPO   23 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G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RD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K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A-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D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RL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G------------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KK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FADAKRNN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R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S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RFAPSR----------S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A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ESPY----------------N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V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LTSPS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K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br/>
        <w:t>SACCE   10 --K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H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TI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D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RI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D------------Q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H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IL-----R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R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S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--------QHDN--YSN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G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-----------------------SSPWM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br/>
        <w:t xml:space="preserve">CANGL   10 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G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KM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R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AL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D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I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L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S------------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KH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LR-----G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K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N--------SDKTTPTRY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G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HKSVE----------------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L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-ESIL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R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br/>
        <w:t xml:space="preserve">KLULA   13 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G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KT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K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AL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D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A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L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D------------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KH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MT-----Q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R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S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--------TLKKSLAAN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G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PNVLA----------------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L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-SESLV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br/>
        <w:t>PICPA   20 --------------------------------------------------------------------------------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br/>
        <w:t xml:space="preserve">CANBO   24 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G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KD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K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A-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D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I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L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T------------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RR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VSAAKKHKL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S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--SPNRETPVKKSYTAN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G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QTSSQTNTSNLGKTHLNNAPT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V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ATEPLP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br/>
        <w:t>CANAL   67 ------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EK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KSTYRYQQLIFLFLLGFLDFVKNCN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S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LFFLY--ANEELNYL------------------------------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R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br/>
        <w:t>DEBHA   22 ------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EK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PH----------------------NHLGIVD--STSESSFAKS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G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THPID----------------TSHGIQ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K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br/>
        <w:t xml:space="preserve">CLALU   51 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G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TH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K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K-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D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H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RK------------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RK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GAGGKANE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K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A-K----GK--------K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G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SPRK----------------D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L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ANESD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K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br/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br/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br/>
        <w:t>HANPO   64 --NDP-----------------------------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V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KLSRLYSIMN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S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----------KRST-NN-----------------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br/>
        <w:t>SACCE   38 --KTN-----------------------------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L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PPPSPQA--------------------------------------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br/>
        <w:t>CANGL   48 --KDN-----------------------------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I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VSSPLES-----------------------RDHQES---------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br/>
        <w:t>KLULA   51 --LNH-----------------------------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L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PS-------------------------------------------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br/>
        <w:t>PICPA   20 --------------------------------------------------------------------------------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br/>
        <w:t>CANBO   89 TTSNPSSSTANNNNSSTTGASNSLSPMQTPRRTTAKLSRLYFHLD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S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----------SQPT-PPPSILHQQQTRKNVHQIP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br/>
        <w:t>CANAL  109 --SLN-----------------------------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M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PPRRKKLSKE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T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KLASLSKKQSPIVT--------------------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br/>
        <w:t>DEBHA   56 --RDS-----------------------------FTPRTRSTHTN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S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----------EV----------------------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br/>
        <w:t>CLALU   89 --AGP-----------------------------ANETANESDKS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S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----------PAIETTEE----------------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br/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br/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br/>
        <w:t>HANPO   85 ---------------------------------KSKRQR--------------EEPALQRSAS-----------------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br/>
        <w:t>SACCE   49 ------------------------------------------------------------HMHIQSDL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S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P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T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P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K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R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RKLASS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br/>
        <w:t>CANGL   65 ---------------------------------------------------------QRINNPHSNTA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S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P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T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P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K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R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RKLNTQ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br/>
        <w:t>KLULA   57 ------------------------------------------------------------NSENVYQR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S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P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T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P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R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R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SRESDV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br/>
        <w:t>PICPA   20 ---------------------------------------------------------------NMERF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S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PL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P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IAS-----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br/>
        <w:t>CANBO  158 DVKSPKLISNTQLQTPHKGGEKIQDQISDNNAPILRRTRN---------SPNRLTQSQQTQNQ-----------------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br/>
        <w:t>CANAL  138 ----------------------------------TRRRRSARKLSHENKN--SPSRTQKIEDDIGVDTQM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S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EE-------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br/>
        <w:t>DEBHA   73 ----------------------------------------ARGLNENDKD--NETTSEMTSDSSIIDMNI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S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ED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K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LESGDL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br/>
        <w:t>CLALU  112 ----------------------------------SNETR--------------EPVTQKTSRESVKEN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S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K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S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P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E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R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QQSLSV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br/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br/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br/>
        <w:t>HANPO  101 ----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D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ISQA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QV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STDENAS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I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------------PQDALV-----------------------------------TRSQP-A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I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br/>
        <w:t>SACCE   69 S-DC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E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NKQFD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L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-----SA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I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------------NKNLYP-------------------------------------------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br/>
        <w:t>CANGL   88 AISS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D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NKTK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QV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-----LS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I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------------GELSHPDMQST-------------------------------PARS-R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I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br/>
        <w:t>KLULA   77 V-ML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E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DKSSG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L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--------------------------------------------------------------------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I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br/>
        <w:t>PICPA   32 --------------------------------------------------------------------------------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br/>
        <w:t>CANBO  212 ----KLLSK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Q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NSSEQKSS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V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TSNTLNNRRLVTDEFSGS-PKPPSTKIISMASSSPSKISKSSPTKTSTGFVLTKSNRK-R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I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br/>
        <w:t>CANAL  175 --------------------------------------------------------------------------------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br/>
        <w:t>DEBHA  111 ----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D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VSDG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NL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-----AK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I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------------PKGELS-----------------------------------TREEKNY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I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br/>
        <w:t>CLALU  144 ----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D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HTQN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N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G-----ID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I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------------PQYSHTTEHPHSTEKTDLN------------------------------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br/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br/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br/>
        <w:t>HANPO  129 ATPN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I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V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D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DPST-TD--------------------------------------PRAGEQSGPSPNKSMESK-SQSQSKALQ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br/>
        <w:t>SACCE   88 --EDTGSR---------------------------------------------------------------------L--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br/>
        <w:t>CANGL  119 MKKD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I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G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D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Q---------------------------------------------------------------------N--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br/>
        <w:t>KLULA   88 FEEDAG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E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K---------------------------------------------------------------------A--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br/>
        <w:t>PICPA   32 --------------------------------------------------------------------------------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br/>
        <w:t>CANBO  286 VISN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L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F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D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QRQVQSSPIESKTKVTIPQNEPKDRVSNVVTRLQKQDETKSCGCNAKKENTKSPSPSRKLTISTKKISTQSEA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br/>
        <w:t>CANAL  175 --------------------------------------------------------------------------------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br/>
        <w:t>DEBHA  135 NIPP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L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A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D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E------------------------------------------------------------------------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br/>
        <w:t>CLALU  173 CSKP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I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DAVLAS-ISKAQ------------------------------------SPKHVHSPNKNNSFEAN-NDKHDGN--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br/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br/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br/>
        <w:t>HANPO  169 TAPNGNSQSTPTKGSQPSPSQFGSNNTHLA-------------------------PGQRHLRIS----------------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br/>
        <w:t>SACCE   95 --------------MQSLPELSA---------------------------------------------------------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br/>
        <w:t>CANGL  128 ----------------------M---------------------------------------------------------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br/>
        <w:t>KLULA   97 ----------------------L---------------------------------------------------------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br/>
        <w:t>PICPA   32 --------------------------------------------------------------------------------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br/>
        <w:t>CANBO  366 KSQKTPPPESP---------LSGKNESKLVEISKQKKIMISDSLQSNDNQDPFVQPRTEKIRIASSQSNIQKSPKTSTLS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br/>
        <w:t>CANAL  175 --------------------------------------------------------------------------------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br/>
        <w:t>DEBHA  143 --------------------------------------------------------------------------------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br/>
        <w:t>CLALU  213 LLANGETEK-----------------TNAK--------------------</w:t>
      </w:r>
      <w:r w:rsidR="004D2EDD">
        <w:rPr>
          <w:rFonts w:ascii="Courier New" w:hAnsi="Courier New" w:cs="Courier New"/>
          <w:color w:val="000000"/>
          <w:sz w:val="16"/>
          <w:szCs w:val="16"/>
          <w:highlight w:val="white"/>
        </w:rPr>
        <w:t>-----PHT----------------------</w:t>
      </w:r>
      <w:r w:rsidR="004D2EDD">
        <w:rPr>
          <w:rFonts w:ascii="Courier New" w:hAnsi="Courier New" w:cs="Courier New"/>
          <w:color w:val="000000"/>
          <w:sz w:val="16"/>
          <w:szCs w:val="16"/>
          <w:highlight w:val="white"/>
        </w:rPr>
        <w:br/>
      </w:r>
    </w:p>
    <w:p w14:paraId="75B37DE7" w14:textId="77777777" w:rsidR="00A57F4D" w:rsidRDefault="00A57F4D" w:rsidP="009E42E2">
      <w:pPr>
        <w:widowControl w:val="0"/>
        <w:autoSpaceDE w:val="0"/>
        <w:autoSpaceDN w:val="0"/>
        <w:adjustRightInd w:val="0"/>
        <w:rPr>
          <w:rFonts w:ascii="Courier New" w:hAnsi="Courier New" w:cs="Courier New"/>
          <w:color w:val="000000"/>
          <w:sz w:val="16"/>
          <w:szCs w:val="16"/>
          <w:highlight w:val="white"/>
        </w:rPr>
      </w:pPr>
    </w:p>
    <w:p w14:paraId="095A30B8" w14:textId="77777777" w:rsidR="009E42E2" w:rsidRDefault="009E42E2" w:rsidP="009E42E2">
      <w:pPr>
        <w:widowControl w:val="0"/>
        <w:autoSpaceDE w:val="0"/>
        <w:autoSpaceDN w:val="0"/>
        <w:adjustRightInd w:val="0"/>
        <w:rPr>
          <w:rFonts w:ascii="Courier New" w:hAnsi="Courier New" w:cs="Courier New"/>
          <w:color w:val="000000"/>
          <w:sz w:val="16"/>
          <w:szCs w:val="16"/>
          <w:highlight w:val="white"/>
        </w:rPr>
      </w:pPr>
      <w:r>
        <w:rPr>
          <w:rFonts w:ascii="Courier New" w:hAnsi="Courier New" w:cs="Courier New"/>
          <w:color w:val="000000"/>
          <w:sz w:val="16"/>
          <w:szCs w:val="16"/>
          <w:highlight w:val="white"/>
        </w:rPr>
        <w:br/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lastRenderedPageBreak/>
        <w:t>HANPO  208 ----KQAF---EKNIAQ------------ISDNISTFQAVVRNPARTSHTDQ----------------------------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br/>
        <w:t>SACCE  104 --------------------------------------------------------------------------------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br/>
        <w:t>CANGL  129 --------------------------------------------------------------------------------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br/>
        <w:t>KLULA   98 --------------------------------------------------------------------------------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br/>
        <w:t>PICPA   32 --------------------------------------------------------------------------------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br/>
        <w:t>CANBO  437 SKKKLLTFVKDEKQLENITNNTLEISGSTTESKIHTAELEEPSTMDITHNDQIDNDIFVDAQEFTPNQDLVNVSKIIKEL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br/>
        <w:t>CANAL  175 --------------------------------------------------------------------------------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br/>
        <w:t>DEBHA  143 -------------------------------------------------------------------------------F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br/>
        <w:t>CLALU  229 ------------------------------------------------HSEKTH----------------------HSHH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br/>
      </w:r>
    </w:p>
    <w:p w14:paraId="640BC30E" w14:textId="77777777" w:rsidR="009E42E2" w:rsidRDefault="009E42E2" w:rsidP="009E42E2">
      <w:pPr>
        <w:widowControl w:val="0"/>
        <w:autoSpaceDE w:val="0"/>
        <w:autoSpaceDN w:val="0"/>
        <w:adjustRightInd w:val="0"/>
        <w:rPr>
          <w:rFonts w:ascii="Courier New" w:hAnsi="Courier New" w:cs="Courier New"/>
          <w:color w:val="000000"/>
          <w:sz w:val="16"/>
          <w:szCs w:val="16"/>
          <w:highlight w:val="white"/>
        </w:rPr>
      </w:pPr>
    </w:p>
    <w:p w14:paraId="3246E37A" w14:textId="77777777" w:rsidR="009E42E2" w:rsidRDefault="009E42E2" w:rsidP="009E42E2">
      <w:pPr>
        <w:widowControl w:val="0"/>
        <w:autoSpaceDE w:val="0"/>
        <w:autoSpaceDN w:val="0"/>
        <w:adjustRightInd w:val="0"/>
        <w:rPr>
          <w:rFonts w:ascii="Courier New" w:hAnsi="Courier New" w:cs="Courier New"/>
          <w:color w:val="000000"/>
          <w:sz w:val="16"/>
          <w:szCs w:val="16"/>
          <w:highlight w:val="white"/>
        </w:rPr>
      </w:pP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HANPO  241 --------------Q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S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----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S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A----EKTPK---------------------------------EPAVPTPQTPTRQA--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br/>
        <w:t>SACCE  104 --------------SNSDNV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SP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----------------------------------------------------------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br/>
        <w:t>CANGL  129 --------------S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S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SEIY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SP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----------------------------------------------------------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br/>
        <w:t>KLULA   98 --------------L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S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----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SP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----------------------------------------------------------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br/>
        <w:t>PICPA   32 ------------G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L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DQ----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SP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----------------------------------------------------------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br/>
        <w:t>CANBO  517 RNNKESVNDENII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L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D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S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----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SP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IRLEAPKRKLEAPKINTLFSASKSTESPESKIVNHKTALLSDLNSSPIRDTPFRETLK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br/>
        <w:t>CANAL  175 ------I---AGF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L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N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S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----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SP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IKQIDRRSN----------------------------------NSTPT----------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br/>
        <w:t>DEBHA  144 MNDQAYM---DME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L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N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S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----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SP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IKPTSKKVR----------------------------------Y--------------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br/>
        <w:t>CLALU  239 RSHKPYS---HEF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L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D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S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----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SP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IKRPHGSPK---------------------------------LLLSPTKPFPKRRP--</w:t>
      </w:r>
    </w:p>
    <w:p w14:paraId="64918EAB" w14:textId="77777777" w:rsidR="009E42E2" w:rsidRDefault="009E42E2" w:rsidP="009E42E2">
      <w:pPr>
        <w:widowControl w:val="0"/>
        <w:autoSpaceDE w:val="0"/>
        <w:autoSpaceDN w:val="0"/>
        <w:adjustRightInd w:val="0"/>
        <w:rPr>
          <w:rFonts w:ascii="Courier New" w:hAnsi="Courier New" w:cs="Courier New"/>
          <w:color w:val="000000"/>
          <w:sz w:val="16"/>
          <w:szCs w:val="16"/>
          <w:highlight w:val="white"/>
        </w:rPr>
      </w:pPr>
    </w:p>
    <w:p w14:paraId="3F1B1DAC" w14:textId="77777777" w:rsidR="009E42E2" w:rsidRDefault="009E42E2" w:rsidP="009E42E2">
      <w:pPr>
        <w:widowControl w:val="0"/>
        <w:autoSpaceDE w:val="0"/>
        <w:autoSpaceDN w:val="0"/>
        <w:adjustRightInd w:val="0"/>
        <w:rPr>
          <w:rFonts w:ascii="Courier New" w:hAnsi="Courier New" w:cs="Courier New"/>
          <w:color w:val="000000"/>
          <w:sz w:val="16"/>
          <w:szCs w:val="16"/>
          <w:highlight w:val="white"/>
        </w:rPr>
      </w:pPr>
      <w:r>
        <w:rPr>
          <w:rFonts w:ascii="Courier New" w:hAnsi="Courier New" w:cs="Courier New"/>
          <w:noProof/>
          <w:color w:val="000000"/>
          <w:sz w:val="16"/>
          <w:szCs w:val="16"/>
        </w:rPr>
        <mc:AlternateContent>
          <mc:Choice Requires="wps">
            <w:drawing>
              <wp:anchor distT="0" distB="0" distL="114300" distR="114300" simplePos="0" relativeHeight="251659264" behindDoc="0" locked="0" layoutInCell="1" allowOverlap="1" wp14:anchorId="233A6E9E" wp14:editId="13B257C7">
                <wp:simplePos x="0" y="0"/>
                <wp:positionH relativeFrom="column">
                  <wp:posOffset>1704975</wp:posOffset>
                </wp:positionH>
                <wp:positionV relativeFrom="paragraph">
                  <wp:posOffset>59690</wp:posOffset>
                </wp:positionV>
                <wp:extent cx="2929890" cy="264160"/>
                <wp:effectExtent l="0" t="0" r="16510" b="15240"/>
                <wp:wrapThrough wrapText="bothSides">
                  <wp:wrapPolygon edited="0">
                    <wp:start x="0" y="0"/>
                    <wp:lineTo x="0" y="20769"/>
                    <wp:lineTo x="21534" y="20769"/>
                    <wp:lineTo x="21534" y="0"/>
                    <wp:lineTo x="0" y="0"/>
                  </wp:wrapPolygon>
                </wp:wrapThrough>
                <wp:docPr id="1" name="Rectangle 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2929890" cy="264160"/>
                        </a:xfrm>
                        <a:prstGeom prst="rect">
                          <a:avLst/>
                        </a:prstGeom>
                        <a:ln w="25400">
                          <a:solidFill>
                            <a:srgbClr val="C00000"/>
                          </a:solidFill>
                        </a:ln>
                      </wps:spPr>
                      <wps:style>
                        <a:lnRef idx="2">
                          <a:schemeClr val="dk1"/>
                        </a:lnRef>
                        <a:fillRef idx="1">
                          <a:schemeClr val="lt1"/>
                        </a:fillRef>
                        <a:effectRef idx="0">
                          <a:schemeClr val="dk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4EBBB068" w14:textId="77777777" w:rsidR="009E42E2" w:rsidRPr="00B56C82" w:rsidRDefault="009E42E2" w:rsidP="009E42E2">
                            <w:pPr>
                              <w:jc w:val="center"/>
                              <w:rPr>
                                <w:rFonts w:ascii="Arial Black" w:hAnsi="Arial Black"/>
                                <w:b/>
                                <w:bCs/>
                                <w:lang w:val="en-US"/>
                              </w:rPr>
                            </w:pPr>
                            <w:proofErr w:type="spellStart"/>
                            <w:r w:rsidRPr="00B56C82">
                              <w:rPr>
                                <w:rFonts w:ascii="Arial Black" w:hAnsi="Arial Black"/>
                                <w:b/>
                                <w:bCs/>
                                <w:lang w:val="en-US"/>
                              </w:rPr>
                              <w:t>RVxF</w:t>
                            </w:r>
                            <w:proofErr w:type="spellEnd"/>
                            <w:r w:rsidRPr="00B56C82">
                              <w:rPr>
                                <w:rFonts w:ascii="Arial Black" w:hAnsi="Arial Black"/>
                                <w:b/>
                                <w:bCs/>
                                <w:lang w:val="en-US"/>
                              </w:rPr>
                              <w:t>/SILK</w:t>
                            </w:r>
                          </w:p>
                          <w:p w14:paraId="116B7401" w14:textId="77777777" w:rsidR="009E42E2" w:rsidRPr="00B56C82" w:rsidRDefault="009E42E2" w:rsidP="009E42E2">
                            <w:pPr>
                              <w:jc w:val="center"/>
                              <w:rPr>
                                <w:lang w:val="en-US"/>
                              </w:rPr>
                            </w:pP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233A6E9E" id="Rectangle 1" o:spid="_x0000_s1026" style="position:absolute;margin-left:134.25pt;margin-top:4.7pt;width:230.7pt;height:20.8pt;z-index:25165926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" fillcolor="white [3201]" strokecolor="#c00000" strokeweight="2pt">
                <v:textbox>
                  <w:txbxContent>
                    <w:p w14:paraId="4EBBB068" w14:textId="77777777" w:rsidR="009E42E2" w:rsidRPr="00B56C82" w:rsidRDefault="009E42E2" w:rsidP="009E42E2">
                      <w:pPr>
                        <w:jc w:val="center"/>
                        <w:rPr>
                          <w:rFonts w:ascii="Arial Black" w:hAnsi="Arial Black"/>
                          <w:b/>
                          <w:bCs/>
                          <w:lang w:val="en-US"/>
                        </w:rPr>
                      </w:pPr>
                      <w:proofErr w:type="spellStart"/>
                      <w:r w:rsidRPr="00B56C82">
                        <w:rPr>
                          <w:rFonts w:ascii="Arial Black" w:hAnsi="Arial Black"/>
                          <w:b/>
                          <w:bCs/>
                          <w:lang w:val="en-US"/>
                        </w:rPr>
                        <w:t>RVxF</w:t>
                      </w:r>
                      <w:proofErr w:type="spellEnd"/>
                      <w:r w:rsidRPr="00B56C82">
                        <w:rPr>
                          <w:rFonts w:ascii="Arial Black" w:hAnsi="Arial Black"/>
                          <w:b/>
                          <w:bCs/>
                          <w:lang w:val="en-US"/>
                        </w:rPr>
                        <w:t>/SILK</w:t>
                      </w:r>
                    </w:p>
                    <w:p w14:paraId="116B7401" w14:textId="77777777" w:rsidR="009E42E2" w:rsidRPr="00B56C82" w:rsidRDefault="009E42E2" w:rsidP="009E42E2">
                      <w:pPr>
                        <w:jc w:val="center"/>
                        <w:rPr>
                          <w:lang w:val="en-US"/>
                        </w:rPr>
                      </w:pPr>
                    </w:p>
                  </w:txbxContent>
                </v:textbox>
                <w10:wrap type="through"/>
              </v:rect>
            </w:pict>
          </mc:Fallback>
        </mc:AlternateContent>
      </w:r>
    </w:p>
    <w:p w14:paraId="0E4E2A60" w14:textId="77777777" w:rsidR="009E42E2" w:rsidRDefault="009E42E2" w:rsidP="009E42E2">
      <w:pPr>
        <w:widowControl w:val="0"/>
        <w:autoSpaceDE w:val="0"/>
        <w:autoSpaceDN w:val="0"/>
        <w:adjustRightInd w:val="0"/>
        <w:rPr>
          <w:rFonts w:ascii="Courier New" w:hAnsi="Courier New" w:cs="Courier New"/>
          <w:color w:val="000000"/>
          <w:sz w:val="16"/>
          <w:szCs w:val="16"/>
          <w:highlight w:val="white"/>
        </w:rPr>
      </w:pPr>
    </w:p>
    <w:p w14:paraId="67BC6503" w14:textId="77777777" w:rsidR="009E42E2" w:rsidRDefault="009E42E2" w:rsidP="009E42E2">
      <w:pPr>
        <w:widowControl w:val="0"/>
        <w:autoSpaceDE w:val="0"/>
        <w:autoSpaceDN w:val="0"/>
        <w:adjustRightInd w:val="0"/>
        <w:rPr>
          <w:rFonts w:ascii="Courier New" w:hAnsi="Courier New" w:cs="Courier New"/>
          <w:color w:val="000000"/>
          <w:sz w:val="16"/>
          <w:szCs w:val="16"/>
          <w:highlight w:val="white"/>
        </w:rPr>
      </w:pPr>
    </w:p>
    <w:p w14:paraId="417C1083" w14:textId="77777777" w:rsidR="009E42E2" w:rsidRDefault="009E42E2" w:rsidP="009E42E2">
      <w:pPr>
        <w:widowControl w:val="0"/>
        <w:autoSpaceDE w:val="0"/>
        <w:autoSpaceDN w:val="0"/>
        <w:adjustRightInd w:val="0"/>
        <w:rPr>
          <w:rFonts w:ascii="Courier New" w:hAnsi="Courier New" w:cs="Courier New"/>
          <w:color w:val="000000"/>
          <w:sz w:val="16"/>
          <w:szCs w:val="16"/>
          <w:highlight w:val="white"/>
        </w:rPr>
      </w:pPr>
      <w:r>
        <w:rPr>
          <w:rFonts w:ascii="Courier New" w:hAnsi="Courier New" w:cs="Courier New"/>
          <w:color w:val="000000"/>
          <w:sz w:val="16"/>
          <w:szCs w:val="16"/>
          <w:highlight w:val="white"/>
        </w:rPr>
        <w:br/>
        <w:t>HANPO  264 ---GSRDA-AGNQTGSD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K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K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V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L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FS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GN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V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DKS--P--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I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A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SSP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----------I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K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----EPYEP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R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SILK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VSPPKAD--------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br/>
        <w:t>SACCE  112 ---------------VT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K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S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V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A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FSD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R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I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E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S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SPIYRIPG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SSP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-----------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K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PS-PSSK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P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G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KSIL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R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NRL--PSVRTVSDLS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br/>
        <w:t>CANGL  137 ------------S--VN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K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S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V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S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F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L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D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E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SNKNSESTSSN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SSP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-----------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R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HS-PTSK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P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K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KSIL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R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NSS--SPEHNKQR--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br/>
        <w:t>KLULA  102 ---------------I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R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K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G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V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S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FSD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R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V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E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S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SPTMQT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M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G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SSP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----------I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R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PSSMTKP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P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A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R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SILK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HPS--LH--------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br/>
        <w:t>PICPA   38 ---------------N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R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K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G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V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K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FS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EDV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QLSPPK--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I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M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SSP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----------R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R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----RYTAT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K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P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ILK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SSS--PA--------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br/>
        <w:t>CANBO  593 KNNNTKDILKNINTPV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R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K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Q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V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I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FS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S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DV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E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S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P--S--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I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L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SSP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----------L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R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----SSFEP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KSILK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QRQ--HD--------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br/>
        <w:t>CANAL  198 -----KNTLSSSPIKT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K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K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S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V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A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FSD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DL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I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S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D-----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I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P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S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T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P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----------D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R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----NHSSG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R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SILK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SCN--SE--------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br/>
        <w:t>DEBHA  169 -----REELSSSPIKK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K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K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S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V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A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FSD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DL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V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S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E-----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L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P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SSP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AAVHCGSRLPVL----EHT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P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K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KSILK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INS--LN--------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br/>
        <w:t>CLALU  277 ---G---SPKKSPTSP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R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K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R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V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A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FSD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N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I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A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S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D-----DFPD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P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----------FSDNFSDGT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P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Q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KSILK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RPV--QA--------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br/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br/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br/>
        <w:t>HANPO  314 -----LP------------------------RSVGGDID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E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E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F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PA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G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SLM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QRE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PN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D--PTSIE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L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I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RK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C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YR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L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L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QKED----NP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br/>
        <w:t>SACCE  163 YNKLQY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T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QHK--LHNGNIF----TS--PYKETRVN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P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RAL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EY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W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VS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G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E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I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HG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L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VD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N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ESVS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E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FKE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II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E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G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G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L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G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I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L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RQESED-YVA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br/>
        <w:t>CANGL  187 MND-KYGKPI--AANVNLS----RSE-NHSKNQYS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P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DNLQ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FW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GN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G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E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I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HS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L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SS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N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NSIA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E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FEK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L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FL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G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A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L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K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I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L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MQSKNPEYGA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br/>
        <w:t>KLULA  147 -----Y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S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KHD-RPSSRN-S----PS--KASHLSID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P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SSTN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FW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VE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G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E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I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KS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M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INTNNVA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E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FKK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IL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K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G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G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L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H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VL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NVTK-----T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br/>
        <w:t>PICPA   77 -----S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S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A------NSSPL----RK---PKGSGYL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P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TDLS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FW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SS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G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S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I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V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ATA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P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G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T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--ERAIA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VL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I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G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SCK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VL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RDPN----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F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K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br/>
        <w:t>CANBO  645 -----L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S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S--------SPSKETDSY---NKQLYINLSQN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E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S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W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SS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G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Q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I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I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Q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L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S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P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K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S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--VQTDS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VL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TQ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C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I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QA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L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LTKG----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F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V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br/>
        <w:t>CANAL  244 -----FQNRLVDPSNTSLW----RKA--NENVSYG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P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KNP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D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FW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LQ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G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T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I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V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Q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L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P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PN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S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--P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D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LYH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L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I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E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GC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I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T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VL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QDAS----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F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D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br/>
        <w:t>DEBHA  225 -----Q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T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SSPCNPNDTSLW----VKSSNNINIKNS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P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SNP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E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FW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LS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G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T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I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I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Q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L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A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PN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S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--P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D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LPQ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L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I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D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GC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I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N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VL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RDKK----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F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S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br/>
        <w:t>CLALU  326 -----LVH----------------C---FSAARSS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P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GDRA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FW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HA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G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T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I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V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S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L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A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P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R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S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--P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D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LPE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L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V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A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GC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AQ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VL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ADPD----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F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D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br/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br/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br/>
        <w:t xml:space="preserve">HANPO  359 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RR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FE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I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L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AT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L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HNT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LK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I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N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S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VEFNTRE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L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NKAD---VSS------------------------------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I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A-K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V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AC--------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br/>
        <w:t xml:space="preserve">SACCE  234 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RR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FEVYAT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F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N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N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I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I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PIL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T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TKN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V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NE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V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-DQKF---NI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L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-------------------IVN----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I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ES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II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EIC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I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PH--------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br/>
        <w:t xml:space="preserve">CANGL  259 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KK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FEVYAT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I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N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N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I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M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PSF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S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STTSNQF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I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EKAA---HI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V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-------------------KDN----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L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KI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I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ANIS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I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EH--------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br/>
        <w:t xml:space="preserve">KLULA  209 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R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D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FE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I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YAT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F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N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N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VI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PSMNGVI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L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ND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IV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HQKI---DV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L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-------------------IEC----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L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DE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LL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DTS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I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YA--------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br/>
        <w:t xml:space="preserve">PICPA  133 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HK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FE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A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YAT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M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N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G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I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LR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E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N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KINF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I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KTP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L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SEYS---E------------------------------Y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LI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QET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L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E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D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--------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br/>
        <w:t xml:space="preserve">CANBO  703 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KR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FE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C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YAT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I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HY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I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LK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N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N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S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VQF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L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SP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I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L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FEYS---KK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L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------------------------------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V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NII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I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V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D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--------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br/>
        <w:t xml:space="preserve">CANAL  307 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KR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FEVYAT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L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N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G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V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Y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K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T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N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S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GSGAVK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L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FSSTLEDSVLASPRKNRSTPSPLKNNSPTKKQRESSY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V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AL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L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AGQI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I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K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D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IEATEDLL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br/>
        <w:t xml:space="preserve">DEBHA  290 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KK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FEVYAT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L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N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H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I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C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R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C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N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T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SDS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L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LK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L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L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TIPS---KSNSPQKINSK-SSMKTNST--SFMDNTY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I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HT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L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SAFIQR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D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VKQIELKL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br/>
        <w:t xml:space="preserve">CLALU  376 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RK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FEVYAT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L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SH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V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C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K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S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N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DAST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L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TD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L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L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VRPA---SR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M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DIPNDNDK-SMA-AHVA--YGGSDSLASR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IV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DFARR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D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--------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br/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br/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br/>
        <w:t>HANPO  397 --AEIARAY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V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--SPDMDF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D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AVES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R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TT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I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LG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V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K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LIT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T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VM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S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MFE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V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S-----------QTAE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I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VEML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C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T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LV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L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R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KR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I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S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K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A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M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AS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A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F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br/>
        <w:t>SACCE  279 --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L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QIAQDT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L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L-SSSE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K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KN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PF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V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I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R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L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Y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V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Q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I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VR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FF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S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A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IM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S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NFK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I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VKW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L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TKRPDLVNK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L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KV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I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Y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RWTTGA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L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RNENSN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K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I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II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T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A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Q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br/>
        <w:t>CANGL  305 --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L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RDEQNS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L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L-QDKE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K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KN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PF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S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I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R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L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Y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I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Q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I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VR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FF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T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N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L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FGSFI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I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NKF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L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ISSKALCER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M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KQ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V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Y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ELSLEA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L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KNENSN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K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M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ML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ICQ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br/>
        <w:t>KLULA  255 --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L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SHLQES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L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L--LQQ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K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K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DPF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KS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R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CF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I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Q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V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IR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F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LT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L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L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F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S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NFK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I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IKF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L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DGNLSLQLKFIE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V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LKACEES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L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T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H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SNTN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K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V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MV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IYP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br/>
        <w:t>PICPA  172 --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I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CHYEAY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L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TNTTNSEL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DPF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L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L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R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TT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I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Q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S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I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K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V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S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S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F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IL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S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NPD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L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SFK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L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SN-----TLCSK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I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MVKC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C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E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L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L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TNQS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L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G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K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S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L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SA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A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L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br/>
        <w:t>CANBO  742 --NSITKTG---QLVDLS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D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A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F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QS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R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L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TTVS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I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K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VLS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L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L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S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S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HPKEYNIE-D-----TE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I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HRALRYISF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L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L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QNES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L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P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K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S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V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CS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A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V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br/>
        <w:t>CANAL  387 FDDNK-DKEN--RSPT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K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N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DPF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R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I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R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I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VN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Q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AT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K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LMS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YF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I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LDQE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L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NKL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I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SL-----HN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I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DW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L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Y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HHA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C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V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M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L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T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H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PKAS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K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A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II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S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A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Y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br/>
        <w:t>DEBHA  364 FCENEEKENN--YSPS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K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N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DPF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S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I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R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I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IS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Q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A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L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K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VI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NF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IM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LDQE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L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NNF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V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SI-----EDAKWF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Y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VHC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C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KT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I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V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K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PT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I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S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K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T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LI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IPY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br/>
        <w:t>CLALU  441 --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V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LSGEAR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L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--FRAH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K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N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DPF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QA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R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I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LG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Q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A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L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K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T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V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AFFFAVPA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V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NNA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L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AS-----ES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L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SWF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Y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GHA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C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D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M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L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A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H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QA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I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S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K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S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LV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LPY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br/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br/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br/>
        <w:t xml:space="preserve">HANPO  462 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V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QFC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KE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QSCI--------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L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----PGGSS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E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MA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IN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A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L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M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T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M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PF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Y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P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S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G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TIV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H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EK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IL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A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LK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KIGSNA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P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AS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M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L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KTCNK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WFP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F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I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L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AS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I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br/>
        <w:t xml:space="preserve">SACCE  356 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V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SF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L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RD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E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K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FGTF-----F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L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----SNEEIKP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II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S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T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FTE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I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MEIN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S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HN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L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I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Y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EK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LLLIR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G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F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L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S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K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Y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P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K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L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M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I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ETVTS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W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L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P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GE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V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LPR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br/>
        <w:t xml:space="preserve">CANGL  382 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M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TF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L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RD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E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K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LSYI-----SF----TEDEGKH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MIQ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I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I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NQ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IR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DIP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S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INA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I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C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EK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LMLI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K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Q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F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L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I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KFP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GP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M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I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STIPE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W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L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P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TQ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V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ISK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br/>
        <w:t xml:space="preserve">KLULA  331 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L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T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L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LKE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E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K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FGQF-----Y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L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----PDSQIRQ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LVNSV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FT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M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K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YID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S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TN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V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QC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E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RLMV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LK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Q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F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L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Q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K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Y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SK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V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M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L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ETLRT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WFP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SE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V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AAR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br/>
        <w:t xml:space="preserve">PICPA  245 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L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Q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LI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KE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ESVDHKV---IS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L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----NPYFA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E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T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L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L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S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SVL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N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M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K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Y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F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H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S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A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S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L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L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M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EK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L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F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II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K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C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F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L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I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KF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KRT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M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I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KNFNS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WFP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F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V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FAC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L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br/>
        <w:t xml:space="preserve">CANBO  811 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L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Q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VI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K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D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H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K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SIDT-----P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L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----PNPII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E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S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I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L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QS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L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L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V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V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QN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F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S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S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F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TI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TV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E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I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V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S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I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L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AD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F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I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N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K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Y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KG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I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M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TKHSTR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W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MSF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L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L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STF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br/>
        <w:t xml:space="preserve">CANAL  459 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L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V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IM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KE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C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K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LSAKKKKALFE----TGDLA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E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K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M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L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FA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L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I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N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M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K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R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F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P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S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S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S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L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V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S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E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QF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M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CF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K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N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F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V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NL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FP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G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I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M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AKNISH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WF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GM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L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L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LN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I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br/>
        <w:t xml:space="preserve">DEBHA  437 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L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S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I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LK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D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C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K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FNNKKKKLIFNNQNENANIS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E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L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I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L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QS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L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L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N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M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R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K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F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V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S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S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S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L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V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V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E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EF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V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T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LK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NL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V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SN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FP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V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M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M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ANNFKH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WF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EFF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L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MN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L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br/>
        <w:t xml:space="preserve">CLALU  512 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L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C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L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LKE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CHYSARKRP-QIF----SEDLP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D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R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M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L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SA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L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L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A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VR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S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F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P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S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S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S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L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V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N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EK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FSC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LK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TL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V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LN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F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SEQ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M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AARFDD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WF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AP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L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L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AD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L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br/>
      </w:r>
    </w:p>
    <w:p w14:paraId="01F1FEE2" w14:textId="77777777" w:rsidR="00A57F4D" w:rsidRDefault="00A57F4D" w:rsidP="009E42E2">
      <w:pPr>
        <w:widowControl w:val="0"/>
        <w:autoSpaceDE w:val="0"/>
        <w:autoSpaceDN w:val="0"/>
        <w:adjustRightInd w:val="0"/>
        <w:rPr>
          <w:rFonts w:ascii="Courier New" w:hAnsi="Courier New" w:cs="Courier New"/>
          <w:color w:val="000000"/>
          <w:sz w:val="16"/>
          <w:szCs w:val="16"/>
          <w:highlight w:val="white"/>
        </w:rPr>
      </w:pPr>
    </w:p>
    <w:p w14:paraId="4F92450F" w14:textId="77777777" w:rsidR="009E42E2" w:rsidRDefault="009E42E2" w:rsidP="009E42E2">
      <w:pPr>
        <w:widowControl w:val="0"/>
        <w:autoSpaceDE w:val="0"/>
        <w:autoSpaceDN w:val="0"/>
        <w:adjustRightInd w:val="0"/>
        <w:rPr>
          <w:rFonts w:ascii="Courier New" w:hAnsi="Courier New" w:cs="Courier New"/>
          <w:color w:val="000000"/>
          <w:sz w:val="16"/>
          <w:szCs w:val="16"/>
          <w:highlight w:val="white"/>
        </w:rPr>
      </w:pP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HANPO  530 MS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I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DL-GSHQ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R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I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L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QAV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V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A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L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L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N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E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WTSN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C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N--PK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IR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ED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V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LTL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M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SEDAETFL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SL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HA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V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E--------------ASQNL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L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EPGLS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br/>
        <w:t>SACCE  427 II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I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GDEIYSM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KI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L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ITS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I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V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V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LLE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L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L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K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K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C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L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D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FVDE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H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ER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I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YQC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I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M--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L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--SPVCET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I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PEKFLSK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L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PLN---SYD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S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AN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L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-DKVT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br/>
        <w:t>CANGL  453 IVFSEDVYST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K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TGFT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AI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S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V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LLE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L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L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K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R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C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I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D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HSIG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H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EY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V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FQC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L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H--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I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--DS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T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ALYFGDSKDKK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L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QWSNNTLEQ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T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YD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I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-N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E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TH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br/>
        <w:t>KLULA  402 YL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M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EDRVTSA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K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TRSCCNL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II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L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DL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L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R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K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C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I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SNDK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VR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TA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I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IEIESLS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L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--KSV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V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ENCP--FGTE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V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D-----VEY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T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EF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I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-K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D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QT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br/>
        <w:t>PICPA  318 TDTSH-PTFF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KI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I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QS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A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TNT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L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R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E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CSAQFQYNRS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M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NELTNIF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L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TSP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M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--TS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SM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QS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I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Q--------------SD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T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-NR-SKAK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br/>
        <w:t>CANBO  882 LEYGSIPSAQ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R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I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V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RAISFA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I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Q-QTVN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C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V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----------AITGKSKISFHN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I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MK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L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A--------------GSDNDN-S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E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VS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br/>
        <w:t>CANAL  535 CE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V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GS-PFYL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K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CFSV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GV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HC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LLE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V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A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K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AF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L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D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NRKT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R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AY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V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KLF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L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SSPF--SFN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I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KS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M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S--SSES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I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VID----SD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S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NDS-QSQK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br/>
        <w:t>DEBHA  517 CD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L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SS-PLYS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K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VI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GM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GI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S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V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LLE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V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A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R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NY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L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D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NKN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V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LFS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V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RRL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L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ASP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L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--PS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TV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KS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I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T--SDST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I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SVSPE--AP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T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TKS-D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E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NL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br/>
        <w:t>CLALU  587 CNSSD-SLHV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KI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AGS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GI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TT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LLE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AA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R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TY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L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D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TVK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V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GHS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V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RAF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L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GRPF--VP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T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GSF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V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S--------------ESANV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V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-S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E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MN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br/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br/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br/>
        <w:t xml:space="preserve">HANPO  593 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V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C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D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L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L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V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KT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L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NIT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L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--RRGA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Y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VE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AM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K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IW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AL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V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T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YS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I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SAFTWNKGI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E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D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W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PH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L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EA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W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V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S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V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FTE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CFN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AD---GLPP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KI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A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AL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EA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WK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G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br/>
        <w:t xml:space="preserve">SACCE  499 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I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GH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L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L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TQQ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I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KNY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I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V-VKN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D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N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K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I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AMD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L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W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L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S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M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T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G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L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L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YDSGKRVYDLTSESNKV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W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FD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L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NNL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CF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IN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N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---HPKT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RLM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S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I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KV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W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RI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br/>
        <w:t xml:space="preserve">CANGL  528 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L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AA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I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L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RDH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I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DY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L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V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N-SKR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E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YK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L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AMD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M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W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L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SFMG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L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L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FNSKGRLA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F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LASKEGEK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W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V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D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I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NLN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C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LSV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N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---DPKC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RIL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S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L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KV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W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RI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br/>
        <w:t xml:space="preserve">KLULA  472 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L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GTA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L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CNK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L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IS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L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M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N-DKE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E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YK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LS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MD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F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W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L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G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M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T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G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L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L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FNSTKNLSLLLEPVGSR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WL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A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V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NDV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CFN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SK---KSNL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R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G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I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A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I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KNR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RI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br/>
        <w:t>PICPA  379 G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I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D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V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L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V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QN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L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IK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L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SSMSFM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E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CST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A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I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N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IW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TQF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T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L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L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FNVFTATNS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FD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L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W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SFNQL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WL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SPLA-Y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F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EE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N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GPQDPKSL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L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EVFKC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WK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I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br/>
        <w:t xml:space="preserve">CANBO  936 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LI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D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A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VL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EV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L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TSY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L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--K-L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DF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YT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GI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T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IW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L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N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L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T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Y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L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QNH-----Q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F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-PLDH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V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QR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W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I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S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V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ILPY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F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DND---DIMI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K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KSC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L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FA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F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K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S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br/>
        <w:t xml:space="preserve">CANAL  605 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VV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D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IVL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SK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L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SE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L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I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--HDGQ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F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K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E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AMDIW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V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A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L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T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V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L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V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GY--SGES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FE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R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W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EH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L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SK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WL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Q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I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TKL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CFN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S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Q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---VPQA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RVL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AL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SC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WK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A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br/>
        <w:t xml:space="preserve">DEBHA  589 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VI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HF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II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ST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L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ET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L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I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--GNGQ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YK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S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AMDIW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V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G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V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T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L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L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SSD--SGSG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YE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N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W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PF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L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SD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WL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R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V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HKS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CFN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V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N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---NNSA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KMI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AL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NS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WK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A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br/>
        <w:t>CLALU  649 S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I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D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Y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V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CSS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L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KT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MI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--DSGH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YK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F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AMDIW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V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G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LS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L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L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I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SH--AGLA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WE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Q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W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EY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L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PQ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WL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S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V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HRH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CFN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VA---SVQA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K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TT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AL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SS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WK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V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br/>
      </w:r>
    </w:p>
    <w:p w14:paraId="397037A0" w14:textId="77777777" w:rsidR="009E42E2" w:rsidRDefault="009E42E2" w:rsidP="009E42E2">
      <w:pPr>
        <w:widowControl w:val="0"/>
        <w:autoSpaceDE w:val="0"/>
        <w:autoSpaceDN w:val="0"/>
        <w:adjustRightInd w:val="0"/>
        <w:rPr>
          <w:rFonts w:ascii="Courier New" w:hAnsi="Courier New" w:cs="Courier New"/>
          <w:color w:val="000000"/>
          <w:sz w:val="16"/>
          <w:szCs w:val="16"/>
          <w:highlight w:val="white"/>
        </w:rPr>
      </w:pPr>
    </w:p>
    <w:p w14:paraId="2112D389" w14:textId="77777777" w:rsidR="009E42E2" w:rsidRDefault="009E42E2" w:rsidP="009E42E2">
      <w:pPr>
        <w:widowControl w:val="0"/>
        <w:autoSpaceDE w:val="0"/>
        <w:autoSpaceDN w:val="0"/>
        <w:adjustRightInd w:val="0"/>
        <w:rPr>
          <w:rFonts w:ascii="Courier New" w:hAnsi="Courier New" w:cs="Courier New"/>
          <w:color w:val="000000"/>
          <w:sz w:val="16"/>
          <w:szCs w:val="16"/>
          <w:highlight w:val="white"/>
        </w:rPr>
      </w:pP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 xml:space="preserve">HANPO  668 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II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F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AYQSS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M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V----YRASLSPKT-------KSEEE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LI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DVKF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HV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L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-AH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PF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FGLAL--------KLNDT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L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FVEYQK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L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F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V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R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I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Y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br/>
        <w:t xml:space="preserve">SACCE  575 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I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T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Y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C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I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C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TK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I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SQK-N-------------------QEGN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K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SL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L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S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LL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-RT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PF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QMTLP-------YVNDPSAR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E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G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I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IYHL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L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G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VV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br/>
        <w:t xml:space="preserve">CANGL  604 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L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IY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C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V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TNN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I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DFL-G-------------------EKEA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K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KISQ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V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L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-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L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N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P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VNVTVN-------ELEDNSTFMG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V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KY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L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LNDFF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br/>
        <w:t xml:space="preserve">KLULA  548 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L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N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Y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M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I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ITT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I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THDID-------------------NH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VL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DAL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I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Q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IV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-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M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R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PF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EFP-----------DNEG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L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S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E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Y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I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IFA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F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NS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I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M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br/>
        <w:t xml:space="preserve">PICPA  458 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I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T-QY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C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FFSEKLNSFPSNSSPE---------KLNK-----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M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T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LL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IGQ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P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L-AIFHRKKIEIGSKLSKE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I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ASYQDW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V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F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FT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I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T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br/>
        <w:t xml:space="preserve">CANBO 1004 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IIY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E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L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HSD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I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F----FN--------------SKDIE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L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RDEIF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KI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L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-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I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I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PF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KKTCN--------------IKE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L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EQ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IYV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Q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LL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br/>
        <w:t xml:space="preserve">CANAL  678 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II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F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N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L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C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RNDLDEIRKTLDPVMGHSNIKDKQQQITT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VM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K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PK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VK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LL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-TYL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F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GSFNA-------AEMEDE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V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I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D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T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L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HN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L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F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V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A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I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L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br/>
        <w:t xml:space="preserve">DEBHA  662 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V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I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F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N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V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C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HNDLDSIRCLIDSSPNSKSSKSKPQAINN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IL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K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PK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IK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LL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-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I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H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P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LLNISA-------VENQKE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I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I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D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SSHN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L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F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L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S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I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I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br/>
        <w:t xml:space="preserve">CLALU  722 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V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IY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K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V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C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CVDLQNPPFASLSAPSL---ASSRSRLIDE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I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K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PKS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K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LL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-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I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HL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F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VNIIS-------AEYRPE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V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T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D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A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L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HHS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F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L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S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I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L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br/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br/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br/>
        <w:t>HANPO  728 H------------------------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S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LYKFLTRNPQDEGA-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S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MNGA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I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K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W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---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I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CT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I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LGQ---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F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F-LA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E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SRSAEQLEF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A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IN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br/>
        <w:t xml:space="preserve">SACCE  627 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Y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------------------------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T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AF-----TSNKNL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S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-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T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DMFE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L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F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W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D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H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LI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TP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IY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ED---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Y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VFKY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D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S--IH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L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QNVLFT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br/>
        <w:t xml:space="preserve">CANGL  656 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F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------------------------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S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TC-----GITNKCK-PTTNI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V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L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W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GNF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I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FP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M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LATLLN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Y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SANE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D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VK-FE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L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DTYIGK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br/>
        <w:t xml:space="preserve">KLULA  597 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Y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------------------------LTC-----CDYKDM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S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-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S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KRFA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L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L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FE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V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IL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KP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LF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QR---INQPTLL--PI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L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GPQ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A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HQ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br/>
        <w:t>PICPA  522 KASKSTTDPTCKQQLFQNSFVAVLN-------------------------------------------------------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br/>
        <w:t>CANBO 1051 T------------------------NFYEFL-------------------------------------------------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br/>
        <w:t xml:space="preserve">CANAL  750 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Y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------------------------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S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TI-----NPLVIK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S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R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T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KYLH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I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L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W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D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K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V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FQF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VF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IN---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F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YFKK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D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ASNAR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M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SQL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G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FA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br/>
        <w:t xml:space="preserve">DEBHA  734 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Y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------------------------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T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LL-----NPSVLN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S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-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S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RYVH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V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Y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W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D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K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II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QS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VF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IN---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F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YFKK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E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LSNTY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M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NEL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G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LK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br/>
        <w:t>CLALU  791 ------------------------YNLL-----GPLSAP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S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-LKMLSAY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W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E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R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I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FVP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VF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AH---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F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YFNK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E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SANPQ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M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HRL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G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AM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br/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br/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br/>
        <w:t>HANPO  776 FFEQ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ML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T----SNPSKPDL----AQTKLQKD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C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FAD-D---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I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-A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I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DSL-------------------------------S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V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br/>
        <w:t xml:space="preserve">SACCE  672 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V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L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HL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L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I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G----GKNADVALERKYK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K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HIHP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M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SV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I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AS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E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G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---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V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-K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L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K---------------------------------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DI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br/>
        <w:t xml:space="preserve">CANGL  705 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L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L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T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K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A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I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Q------NQKN---VDKT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K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SLHP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IK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V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I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AS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E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G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---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V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-S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V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D---------------------------------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DI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br/>
        <w:t xml:space="preserve">KLULA  642 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I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L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P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RI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I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RLFSDEENSSP----RRSIG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F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QP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LK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A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L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STI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G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---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I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-D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L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P---------------------------------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D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F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br/>
        <w:t>PICPA  547 ------------------------QV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F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MGT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R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SKLD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E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A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GSE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L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-A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V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N---------------------------------Y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I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br/>
        <w:t>CANBO 1058 -------------------------NIKN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LK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C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CDNKE---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L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EK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I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NEDNDNMDSDRSDHSDQNVDTEKEDKDKLYLNLPIF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br/>
        <w:t xml:space="preserve">CANAL  798 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V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L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S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KL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I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K------SATPVN----E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R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N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F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NE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VR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C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L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SN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E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P---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V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-S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I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N---------------------------------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EV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br/>
        <w:t xml:space="preserve">DEBHA  781 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I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L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T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RL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I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K------PSVSTN----E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K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P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F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NE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MR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C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L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SN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E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S---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I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-S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L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N---------------------------------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DI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br/>
        <w:t xml:space="preserve">CLALU  838 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V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L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S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KLL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K------PTNPVN----E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K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N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F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AWT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R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C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L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SN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E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A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---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I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-S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L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S---------------------------------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EL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br/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br/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br/>
        <w:t>HANPO  812 PP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I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NT-L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W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V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ATSP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D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QF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V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E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LL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KIACKS-K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I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---------------------------------P---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V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AKK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L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K-LITL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F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-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V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br/>
        <w:t>SACCE  711 SS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L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PP-QI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I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KRE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Y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D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K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I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M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K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VV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FQTV---E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V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---------------------------------A---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I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S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N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VNL-AHDL-I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L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br/>
        <w:t>CANGL  739 SA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L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QL-SQ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L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PYLL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E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T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L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GS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VI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LLYV---LN---------------------------------S---KS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Q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NHSQTRML-I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L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br/>
        <w:t>KLULA  681 EP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M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SN-TI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L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ENN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W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NS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I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V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E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LL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KG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M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IAWPGF---------------------------------N---SQ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N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S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L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M-MLQHCIR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br/>
        <w:t>PICPA  569 SSFTDCS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W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--------AP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LL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LS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L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SVSAM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L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---------------------------------E---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I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L------------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br/>
        <w:t>CANBO 1110 EP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L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KY-NIKEKCD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D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I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I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L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PF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I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EN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I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IKG-E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V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SKGSHFNIFEPSELIEYIHPQPHYPKNGLINLLPLTK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L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E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N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VFE-IFNY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F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-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V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br/>
        <w:t>CANAL  831 NS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L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PP-R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W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I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YSK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F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D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K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I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M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QN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M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IL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I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FLSEN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L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---------------------------------H---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V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EDK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I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G-FFIA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F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-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L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br/>
        <w:t>DEBHA  814 SP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V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SP-K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W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I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FSK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F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D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R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I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L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QN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I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NI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V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FKLEG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L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---------------------------------T---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I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DSK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L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E-FFNN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F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-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L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br/>
        <w:t>CLALU  871 NSFSP-R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W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V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YSQ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FE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N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I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M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P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LL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AT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I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CKSEH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L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---------------------------------E---TE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Q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K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L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T-AING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F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-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L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br/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br/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br/>
        <w:t>HANPO  852 RG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LR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T----GLSP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S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S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V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------------AFTRLT-----------------------EP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VI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AIF-L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D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TF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SE--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V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EQD---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br/>
        <w:t>SACCE  749 T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S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LK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H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L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PEDRKDQ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T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H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L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ESFSSL----------------------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I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LKVTQNNKDTP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I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F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R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DFFGAVTS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S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F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VY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T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F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L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DLFLRK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br/>
        <w:t>CANGL  778 EY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L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EQ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I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PNNQITL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S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T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L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CRCISMFYEYYNSIDF-IANSPRSLISD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M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SRVCIKFKDI-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I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FDDNYN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V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-FRN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F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IL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S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F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L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MLFQEE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br/>
        <w:t>KLULA  723 R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S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PSV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I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PSNQACAQS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L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EYL-KL----------------------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I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LEKGEIDRNEE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V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F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K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T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I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IRSLA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E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K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Y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-----ELHLFS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br/>
        <w:t>PICPA  593 -------------------------------------------------QRN-ITLEEGN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V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-K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L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-L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ESY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LT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S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A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L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TEM---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br/>
        <w:t>CANBO 1186 R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T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T-------TNEET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I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-----------------------------------------KD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M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FTV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L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-I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E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TF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NNPG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I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EKD---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br/>
        <w:t>CANAL  872 A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S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IK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P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I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VKNEASV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S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PT------------TFDI-IDNIPIVL-SH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L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FKTNTLS-HDLAI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KLI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VN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L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-H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D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TF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TS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S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L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L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VRRANK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br/>
        <w:t>DEBHA  855 N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S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LK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S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I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TKKEIKP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S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DA------------TQDI-IDNLPNVL-SV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L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FKHNKLS-YSS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I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Q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KLM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LN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L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-N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D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TF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DA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S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N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L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IEKNGT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br/>
        <w:t>CLALU  912 S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S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IK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Y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I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TKKEIQP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S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NT------------TLDL-VDNLPYIL-QP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L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FESSEPS-YDE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I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F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KLI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VT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L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-N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D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TF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GAPH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L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VAEA--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br/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br/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br/>
      </w:r>
    </w:p>
    <w:p w14:paraId="6A4A0383" w14:textId="77777777" w:rsidR="009E42E2" w:rsidRDefault="009E42E2" w:rsidP="009E42E2">
      <w:pPr>
        <w:widowControl w:val="0"/>
        <w:autoSpaceDE w:val="0"/>
        <w:autoSpaceDN w:val="0"/>
        <w:adjustRightInd w:val="0"/>
        <w:rPr>
          <w:rFonts w:ascii="Courier New" w:hAnsi="Courier New" w:cs="Courier New"/>
          <w:color w:val="000000"/>
          <w:sz w:val="16"/>
          <w:szCs w:val="16"/>
          <w:highlight w:val="white"/>
        </w:rPr>
      </w:pPr>
    </w:p>
    <w:p w14:paraId="3475A324" w14:textId="77777777" w:rsidR="009E42E2" w:rsidRDefault="009E42E2" w:rsidP="009E42E2">
      <w:pPr>
        <w:widowControl w:val="0"/>
        <w:autoSpaceDE w:val="0"/>
        <w:autoSpaceDN w:val="0"/>
        <w:adjustRightInd w:val="0"/>
        <w:rPr>
          <w:rFonts w:ascii="Courier New" w:hAnsi="Courier New" w:cs="Courier New"/>
          <w:color w:val="000000"/>
          <w:sz w:val="16"/>
          <w:szCs w:val="16"/>
          <w:highlight w:val="white"/>
        </w:rPr>
      </w:pPr>
    </w:p>
    <w:p w14:paraId="20005ACC" w14:textId="77777777" w:rsidR="009E42E2" w:rsidRDefault="009E42E2" w:rsidP="009E42E2">
      <w:pPr>
        <w:widowControl w:val="0"/>
        <w:autoSpaceDE w:val="0"/>
        <w:autoSpaceDN w:val="0"/>
        <w:adjustRightInd w:val="0"/>
        <w:rPr>
          <w:rFonts w:ascii="Courier New" w:hAnsi="Courier New" w:cs="Courier New"/>
          <w:color w:val="000000"/>
          <w:sz w:val="16"/>
          <w:szCs w:val="16"/>
          <w:highlight w:val="white"/>
        </w:rPr>
      </w:pP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HANPO  887 -----CAELGNLEEIERVLSDF-----------FQAI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DIL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NS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L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YLW-G-E-T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K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S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V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FTV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V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--------------SQ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W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L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RK-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br/>
        <w:t>SACCE  807 N-------------DSSLVNFNIQISKVGISQGNMTL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DLL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KD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V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IRKAR-NETSEF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L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-I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I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--------------EK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F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L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-EL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br/>
        <w:t>CANGL  855 E--------------------------------HHVDN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LL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QE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L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IQNALQANISE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L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K-L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I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--------------EGI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L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-SL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br/>
        <w:t>KLULA  775 N-------------SSILLTK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I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FPMDQVT---SAVQF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EM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FKN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I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FQLVK-PFV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K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P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LL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-LF--------------GY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F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D-RF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br/>
        <w:t>PICPA  618 ----DPSTRIDFNVFYSCWFK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L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------TGGP-ERMIRSFPL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V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EVIHY-H-RTLK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L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-P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L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--------------KEL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L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-RS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br/>
        <w:t>CANBO 1214 ---------------------------------PRFRKCFQL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L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CDFAQ-E-K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K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L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LL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DF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I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QDRFVEISGEFELNEL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F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ENDK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br/>
        <w:t>CANAL  936 QDEIDTSNNIYLPVLANCSKS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L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------SK---EEYL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EI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FQL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I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TQSLS-H-K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K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I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L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V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-F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I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--------------AD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Y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L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-QS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br/>
        <w:t>DEBHA  919 R---SNATNIYILIINNCLSD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M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------EE---LQAF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D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F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L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ES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I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HLAIR-D-S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K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N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L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I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-F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L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--------------LEL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V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-KL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br/>
        <w:t>CLALU  974 ----KDGKGTYQVILSFCASH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L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------TS---HQMNA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IM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SM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L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HGTVG-E-R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K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S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LL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-F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L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--------------SNLT-QL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br/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br/>
      </w:r>
    </w:p>
    <w:p w14:paraId="48A7F8DC" w14:textId="77777777" w:rsidR="009E42E2" w:rsidRDefault="009E42E2" w:rsidP="009E42E2">
      <w:pPr>
        <w:widowControl w:val="0"/>
        <w:tabs>
          <w:tab w:val="left" w:pos="3440"/>
        </w:tabs>
        <w:autoSpaceDE w:val="0"/>
        <w:autoSpaceDN w:val="0"/>
        <w:adjustRightInd w:val="0"/>
        <w:rPr>
          <w:rFonts w:ascii="Courier New" w:hAnsi="Courier New" w:cs="Courier New"/>
          <w:color w:val="000000"/>
          <w:sz w:val="16"/>
          <w:szCs w:val="16"/>
          <w:highlight w:val="white"/>
        </w:rPr>
      </w:pP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HANPO  933 ---LD---DKNAQHGS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N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-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L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VAGY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L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DKIF--S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LDV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NR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Y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VQAC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N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E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L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LTHCQG-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F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EK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L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---------------------VTDS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br/>
        <w:t>SACCE  857 DDKKT-EV----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Y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-AQ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N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W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V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GST-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L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L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--PP-N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I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SFRE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F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QS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L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A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N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I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V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N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K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VP-----------NENS-----------------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br/>
        <w:t>CANGL  887 KKTDC-DL----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F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-AI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N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W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V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GKK-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L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L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--SP-S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V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QEGD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F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ILYSRI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V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A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K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IS-----------EKQT-----------------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br/>
        <w:t>KLULA  822 SNDLI-SN----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Y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-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I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A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N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I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V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GSM-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L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I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--P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T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-N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M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SQQE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Y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KS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L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L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Q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I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V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N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K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MP-----------VPEV-----------------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br/>
        <w:t>PICPA  669 WY---SIERMQVI-FL-----QR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L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L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DYS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T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REN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DL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EIISD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V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VVP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I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LSD----GEG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I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-------------------------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br/>
        <w:t>CANBO 1259 DNKND---NSIVCN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M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S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N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-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I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V----------------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Y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GP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L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SSE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I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RTNFKND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F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FK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L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VKKRRITLYFELIKTGSKTTLL---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br/>
        <w:t>CANAL  989 --GLK-MEDVKAV-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I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SDI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L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AKR-T-VEL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S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-SE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EL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GL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Y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GE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I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C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Q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YFDTG----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F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ETF-------------------------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br/>
        <w:t>DEBHA  969 QEYNT-HAGLKN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F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-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I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VSA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L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NSR-K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I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NAA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S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-N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LEL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ELAGN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L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F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Q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I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I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S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K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D----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Y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ES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I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-------------------------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br/>
        <w:t>CLALU 1023 SKSLDSSGEILT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F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-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V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EDC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L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NNK-KYSRF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S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-HQ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DM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ILLSS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I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FES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L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D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K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N----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F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AT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V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-------------------------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br/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br/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br/>
        <w:t>HANPO  982 LVAHVCSAYFNASPVVWTSIFEK---------LGE---SIYID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IL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SR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L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-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VL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NEVG-HDS-AIDAQKHDKF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W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QATKLKTVS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br/>
        <w:t>SACCE  899 -------------------------------------------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I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E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N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F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L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D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L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C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L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K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LS-FPVN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L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FTL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L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-H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V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SM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W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SNNNFI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Y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F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-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br/>
        <w:t>CANGL  929 -------------------------------------------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IVN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F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L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D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L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AD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K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LG-FEVNPTEI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L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-R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I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SF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W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KPSGLVI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F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-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br/>
        <w:t>KLULA  864 -------------------------------------------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I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D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N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LFTW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L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R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K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TD-NWGS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I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AGE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L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-N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L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ST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W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NDHLFAN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F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-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br/>
        <w:t>PICPA  711 ----------------------------------------DSG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LI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EGT-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I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------------------------------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br/>
        <w:t>CANBO 1316 ------------SPVLLHEPFTKDQYKLDRDAIRLGLKTVPIS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M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FIQF-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LVL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K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KD-NIS-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L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IDE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L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-EPED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W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HIGNIK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F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L-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br/>
        <w:t>CANAL 1033 ----------------------------------------VKK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LIQ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T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I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-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VVV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SDSEKMLNCFEN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L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-N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I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TS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W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NYSIVI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F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L-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br/>
        <w:t>DEBHA 1016 ----------------------------------------AKK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LIQ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S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I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-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VLL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SAT-EFER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V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SGI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L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-D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I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QL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W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TIPIFK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Y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F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-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br/>
        <w:t>CLALU 1071 ----------------------------------------AKK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LIQ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Q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I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-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VLL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K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AE-EFEK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I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VNE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L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-R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I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NH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W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NISIFK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F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F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-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br/>
      </w:r>
    </w:p>
    <w:p w14:paraId="6F02E4F7" w14:textId="77777777" w:rsidR="009E42E2" w:rsidRDefault="009E42E2" w:rsidP="009E42E2">
      <w:pPr>
        <w:widowControl w:val="0"/>
        <w:autoSpaceDE w:val="0"/>
        <w:autoSpaceDN w:val="0"/>
        <w:adjustRightInd w:val="0"/>
        <w:rPr>
          <w:rFonts w:ascii="Courier New" w:hAnsi="Courier New" w:cs="Courier New"/>
          <w:color w:val="000000"/>
          <w:sz w:val="16"/>
          <w:szCs w:val="16"/>
          <w:highlight w:val="white"/>
        </w:rPr>
      </w:pPr>
    </w:p>
    <w:p w14:paraId="5D16B7C9" w14:textId="77777777" w:rsidR="009E42E2" w:rsidRDefault="009E42E2" w:rsidP="009E42E2">
      <w:pPr>
        <w:widowControl w:val="0"/>
        <w:autoSpaceDE w:val="0"/>
        <w:autoSpaceDN w:val="0"/>
        <w:adjustRightInd w:val="0"/>
        <w:rPr>
          <w:rFonts w:ascii="Courier New" w:hAnsi="Courier New" w:cs="Courier New"/>
          <w:color w:val="000000"/>
          <w:sz w:val="16"/>
          <w:szCs w:val="16"/>
          <w:highlight w:val="white"/>
        </w:rPr>
      </w:pP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HANPO 1047 DEQLYVLYDVLLSCPGTELLRYQVSNC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L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L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N---------------------------GK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P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TLY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L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PVV-------------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br/>
        <w:t>SACCE  933 -------------------------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I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QSYV---------------------------SKNENK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L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NVDL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I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T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L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L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KTSLPGNP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br/>
        <w:t>CANGL  963 -------------------------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L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EEYI---------------------------AKHHVDFADIVSS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II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DADRLNNV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br/>
        <w:t>KLULA  898 -------------------------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I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QKWI---------------------------QEQKNSWSQET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V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R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ML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TESLWNRP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br/>
        <w:t>PICPA  720 -----------------------------NIVTRFNEELFFGTDKRIILKLFKEFAREN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P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LPVKNERLGK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L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L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AAEF-VSS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br/>
        <w:t>CANBO 1379 --GES----------------------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L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V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T------------------------LKSKVSIMYKDRA-------------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br/>
        <w:t>CANAL 1070 -------------------------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L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L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L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L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K---------------------------NA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P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NKH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I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FQFT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I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N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L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I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EKMM---K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br/>
        <w:t>DEBHA 1052 -------------------------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V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E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L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V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H---------------------------NA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P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HPH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L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KQIP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L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N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L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I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ISRF-END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br/>
        <w:t>CLALU 1107 -------------------------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I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I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L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M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H---------------------------DA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P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FDY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L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KRVC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V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K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L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I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RQRL-QLE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br/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br/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br/>
        <w:t>HANPO 1087 -------NR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VL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KRIIDQGQCP-----------------------------------------------------------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br/>
        <w:t>SACCE  961 EL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F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SG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L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L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PF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L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RRN-------KFMDILEYCIHSNPNLLNSIPDLNSDLLLKL-LPRSRASYFAANIKLFKC---SEQLTLV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br/>
        <w:t>CANGL  991 EL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F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SY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V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L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KH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L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PEN-------QKSAFIKQHYAKCPLIWNQGVLIDDYDLIDITLDCEICTFIAHHFSFLST---SSKAKLL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br/>
        <w:t>KLULA  926 AA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F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KE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L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TAL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L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I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NA-------EQTQIIKDTLEKNPDIIDDISPLGDLSLLDI-LPATL---VKSSFSKIQQYDDVIKTKLF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br/>
        <w:t>PICPA  770 NTLPQC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L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FQ-----------------------------------------------------------------------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br/>
        <w:t>CANBO 1398 ----DT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M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RKK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I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DR-------L-----------------------------------------------------------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br/>
        <w:t>CANAL 1095 SN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F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IAT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L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EL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L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TVQ-------D-----------------------------------------------------------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br/>
        <w:t>DEBHA 1079 EE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F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FE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I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L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KF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L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I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DK-------R-----------------------------------------------------------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br/>
        <w:t>CLALU 1134 NE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F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ED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L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FVL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L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L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ED-------R-----------------------------------------------------------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br/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br/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br/>
        <w:t>HANPO 1101 ---------------------------Q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E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ELQLF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L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R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K---RSS-LIHHNA------------------------------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br/>
        <w:t>SACCE 1030 RWLLKGQQLEQLNQN-FSEIENVLQNAS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D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SE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L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EK--SE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I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IRELLHLAMANPIEP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L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----FSG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L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LNFCIKNNMADH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L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D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EFC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br/>
        <w:t>CANGL 1061 IIFIEKDMYDLLVQFRYNLIQEFLPTLT--IYKK--DD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I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I------------TT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V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----QQH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L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INYCFAKNSFVL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L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D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CIE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br/>
        <w:t>KLULA  995 LCISTLDEISIIKSNTELLYQLLLPTDD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D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VS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L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NND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R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NI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I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MDMLLKSSIGHQDWD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L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----LSM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L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FEVCLLRRDSDK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I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VDFL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br/>
        <w:t>PICPA  779 --------------------------------------------------------------------------------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br/>
        <w:t>CANBO 1408 ---------------------------F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D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EL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L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LK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L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K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T---AAL-KSFNNGNGEN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I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NN-----------------------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br/>
        <w:t>CANAL 1109 ---------------------------F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E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AE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I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FP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L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MDQ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I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YTNS-LQYSGETLFK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I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CSLLKDY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L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EYKLKNSENHEL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V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D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RLL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br/>
        <w:t>DEBHA 1093 ---------------------------F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D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LE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L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YN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L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R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KN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I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MKKF-KALEGFRQFEFRSVWNSY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L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SN-IVESGNFKL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L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D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DFL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br/>
        <w:t>CLALU 1148 ---------------------------F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D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FE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I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HT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L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K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DT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I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CERL-ASFNNEEKQS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I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INMWHNY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L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SS---FSGDMKK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L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D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DLL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br/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br/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br/>
        <w:t>HANPO 1120 --------------------------------------------------------------------------------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br/>
        <w:t>SACCE 1103 -GNMTSEVLF-KISPELLLKLLTYKEK-PNGKL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L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AA-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V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IEK--------------------IENGDDDYILELLEKIIIQ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br/>
        <w:t>CANGL 1121 PSTLTSRTL------EDVIKLLEKSYE-DNITF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V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PAKYIIFIDNLPMDTK-INTTEILRVYLVTGDVTQCLFFLTSLIND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br/>
        <w:t>KLULA 1071 ---TAGKIKFENIKPNTIARMINESGK-LNSDL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I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DF-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L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RDS--------------------FKNLNPSYVIDLMEQLLKQ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br/>
        <w:t>PICPA  779 --------------------------------------------------------------------------------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br/>
        <w:t>CANBO 1434 --------------------------------------NNDYKKFIYFSSFGHSK-------------------------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br/>
        <w:t>CANAL 1161 ----------------------LGCYSVLGID-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V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STL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I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QDDYSKYPNFKI-ELDK-------------------------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br/>
        <w:t>DEBHA 1144 ----------------------VSSYE-VGLD-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V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RSH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I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QNKWDRLPLLKK-AWLT-------------------------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br/>
        <w:t>CLALU 1197 ----------------------TTSHN-SGLD-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I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KSI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V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KNRWETFPNLKK-AWLK-------------------------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br/>
      </w:r>
    </w:p>
    <w:p w14:paraId="4B959520" w14:textId="77777777" w:rsidR="009E42E2" w:rsidRDefault="009E42E2" w:rsidP="009E42E2">
      <w:pPr>
        <w:widowControl w:val="0"/>
        <w:autoSpaceDE w:val="0"/>
        <w:autoSpaceDN w:val="0"/>
        <w:adjustRightInd w:val="0"/>
        <w:rPr>
          <w:rFonts w:ascii="Courier New" w:hAnsi="Courier New" w:cs="Courier New"/>
          <w:color w:val="000000"/>
          <w:sz w:val="16"/>
          <w:szCs w:val="16"/>
          <w:highlight w:val="white"/>
        </w:rPr>
      </w:pPr>
    </w:p>
    <w:p w14:paraId="4486D72C" w14:textId="77777777" w:rsidR="009E42E2" w:rsidRDefault="009E42E2" w:rsidP="009E42E2">
      <w:pPr>
        <w:widowControl w:val="0"/>
        <w:autoSpaceDE w:val="0"/>
        <w:autoSpaceDN w:val="0"/>
        <w:adjustRightInd w:val="0"/>
        <w:rPr>
          <w:rFonts w:ascii="Courier New" w:hAnsi="Courier New" w:cs="Courier New"/>
          <w:color w:val="000000"/>
          <w:sz w:val="16"/>
          <w:szCs w:val="16"/>
          <w:highlight w:val="white"/>
        </w:rPr>
      </w:pPr>
    </w:p>
    <w:p w14:paraId="03F99811" w14:textId="77777777" w:rsidR="009E42E2" w:rsidRDefault="009E42E2" w:rsidP="009E42E2">
      <w:pPr>
        <w:widowControl w:val="0"/>
        <w:autoSpaceDE w:val="0"/>
        <w:autoSpaceDN w:val="0"/>
        <w:adjustRightInd w:val="0"/>
        <w:rPr>
          <w:rFonts w:ascii="Courier New" w:hAnsi="Courier New" w:cs="Courier New"/>
          <w:color w:val="000000"/>
          <w:sz w:val="16"/>
          <w:szCs w:val="16"/>
          <w:highlight w:val="white"/>
        </w:rPr>
      </w:pPr>
    </w:p>
    <w:p w14:paraId="7F6AF123" w14:textId="3BCBD03C" w:rsidR="009E42E2" w:rsidRDefault="009E42E2" w:rsidP="009E42E2">
      <w:pPr>
        <w:widowControl w:val="0"/>
        <w:autoSpaceDE w:val="0"/>
        <w:autoSpaceDN w:val="0"/>
        <w:adjustRightInd w:val="0"/>
        <w:rPr>
          <w:rFonts w:ascii="Courier New" w:hAnsi="Courier New" w:cs="Courier New"/>
          <w:color w:val="000000"/>
          <w:sz w:val="16"/>
          <w:szCs w:val="16"/>
          <w:highlight w:val="white"/>
        </w:rPr>
      </w:pPr>
      <w:r>
        <w:rPr>
          <w:rFonts w:ascii="Courier New" w:hAnsi="Courier New" w:cs="Courier New"/>
          <w:color w:val="000000"/>
          <w:sz w:val="16"/>
          <w:szCs w:val="16"/>
          <w:highlight w:val="white"/>
        </w:rPr>
        <w:br/>
        <w:t>HANPO 1120 --------------------------------------------------------------------------------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br/>
        <w:t>SACCE 1159 KEIQILEKLKEPLLVFFLNPVSS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N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--MQKHKKSTNMLRELV-----------------LLYLTKPLSRSAAKKFFSMLIS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br/>
        <w:t>CANGL 1193 KKMVPLTRCRNEVFDFFIALDSS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N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DLSIKAKAVTTFESLIN-----------------VIF---LLRKKVDIGFLSQYIA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br/>
        <w:t>KLULA 1126 TKYQVFDIITEELLSFIFD--IK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Q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QLSADD--KERLKGIFPAIVDYFVGSNPKILTDIMKYVVNIMKSAKEKQYGTSLIV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br/>
        <w:t>PICPA  779 --------------------------------------------------------------------------------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br/>
        <w:t>CANBO 1451 ----------------------Y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N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SG------------------------------------------------------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br/>
        <w:t>CANAL 1192 ----------------------R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N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SC------------------------------------------------------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br/>
        <w:t>DEBHA 1174 ----------------------D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N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SK------------------------------------------------------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br/>
        <w:t>CLALU 1227 ----------------------T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N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DA------------------------------------------------------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br/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br/>
      </w:r>
    </w:p>
    <w:p w14:paraId="44B1D223" w14:textId="77777777" w:rsidR="009E42E2" w:rsidRDefault="009E42E2" w:rsidP="009E42E2">
      <w:pPr>
        <w:widowControl w:val="0"/>
        <w:autoSpaceDE w:val="0"/>
        <w:autoSpaceDN w:val="0"/>
        <w:adjustRightInd w:val="0"/>
        <w:rPr>
          <w:rFonts w:ascii="Courier New" w:hAnsi="Courier New" w:cs="Courier New"/>
          <w:color w:val="000000"/>
          <w:sz w:val="16"/>
          <w:szCs w:val="16"/>
          <w:highlight w:val="white"/>
        </w:rPr>
      </w:pP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HANPO 1120 --------------------------------------------------------------------------------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br/>
        <w:t>SACCE 1220 ILPPNPNYQTIDMVNLLIDLIKSHNR-KFKDKRTYNATLKTIGKWIQESGVVHQGDSSKEIE----AIPDTKSMYIPCEG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br/>
        <w:t>CANGL 1253 RLPERPSRYLVDLSEKLI-LNKSFNRSKFRNSSSFNDLHTHVRTWCNQ--------------------------------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br/>
        <w:t>KLULA 1202 LFLNHPDFKIQGNK------------------------------------------------------------------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br/>
        <w:t>PICPA  779 --------------------------------------------------------------------------------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br/>
        <w:t>CANBO 1455 --------------------------------------AN-------------------------GNR------------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br/>
        <w:t>CANAL 1196 --------------------------------------IVNGKIVVNDLQKSQESDDK-------SSQ------------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br/>
        <w:t>DEBHA 1178 --------------------------------------LYFDSELLNQTGPASPGDSK---NSEVSGK------------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br/>
        <w:t>CLALU 1231 --------------------------------------LF-------------------------SSH------------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br/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br/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br/>
        <w:t>HANPO 1120 --------------------------------------------------------------------------------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br/>
        <w:t>SACCE 1295 SENKLSNLQRKVDSQDIQVPATQGM--K-EPPSSIQISSQISAKDSDSISLK-NTAIMNSSQQESHANRSRSIDDETLE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E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br/>
        <w:t>CANGL 1300 ------------------LDNTSGSPRETTPISAAHINDHIN-KNALSLEKDKDNLTNN-TEQQ-----------KNIPN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br/>
        <w:t>KLULA 1216 --------------------------------------------------------------------------------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br/>
        <w:t>PICPA  779 --------------------------------------------------------------------------------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br/>
        <w:t>CANBO 1460 -------------------------------------------------------------------------------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D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br/>
        <w:t>CANAL 1219 -------------------------------------------------------------------------------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E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br/>
        <w:t>DEBHA 1205 -------------------------------------------------------------------------------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E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br/>
        <w:t>CLALU 1236 -------------------------------------------------------------------------------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E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br/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br/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br/>
        <w:t>HANPO 1120 -AGCN--M------FLGK-TI----------------------------------------KLV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S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RLQSMIEGVP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E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TQS-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br/>
        <w:t>SACCE 1371 VDNES--------IREIDQQMKSTQLDK--------NVANHS-------------------NIC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S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-TKSD-----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E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VDV-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br/>
        <w:t>CANGL 1349 SKSQEISKLSSNIA-------------------------DAN-------------------DLP----------------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br/>
        <w:t>KLULA 1216 --------------------------------------------------------------------------------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br/>
        <w:t>PICPA  779 --------------------------------------------------------------------------------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br/>
        <w:t>CANBO 1461 SSGNL--I------YLGS-DK----------------------------------------SIC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S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-TESF-----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E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TDS-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br/>
        <w:t>CANAL 1220 QETSV--P------TDSDNSL-DLQVDS--------NIQKEQDVSESNEYDQSNIPELSAD-------------------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br/>
        <w:t>DEBHA 1206 DNTQI--I------AAPDCSK-DLQMDDMETIESIENIAIPKSFSNSNKDSKTNRYEKRNMSSG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S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DISQL-----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E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IDNS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br/>
        <w:t>CLALU 1237 SNTNV--I------SPEK-QI----------------------------------------EQL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T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-TRQV-----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E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LES-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br/>
      </w:r>
    </w:p>
    <w:p w14:paraId="74D75D75" w14:textId="77777777" w:rsidR="009E42E2" w:rsidRDefault="009E42E2" w:rsidP="009E42E2">
      <w:pPr>
        <w:widowControl w:val="0"/>
        <w:autoSpaceDE w:val="0"/>
        <w:autoSpaceDN w:val="0"/>
        <w:adjustRightInd w:val="0"/>
        <w:rPr>
          <w:rFonts w:ascii="Courier New" w:hAnsi="Courier New" w:cs="Courier New"/>
          <w:color w:val="000000"/>
          <w:sz w:val="16"/>
          <w:szCs w:val="16"/>
          <w:highlight w:val="white"/>
        </w:rPr>
      </w:pPr>
    </w:p>
    <w:p w14:paraId="05293C0E" w14:textId="77777777" w:rsidR="009E42E2" w:rsidRDefault="009E42E2" w:rsidP="009E42E2">
      <w:pPr>
        <w:widowControl w:val="0"/>
        <w:autoSpaceDE w:val="0"/>
        <w:autoSpaceDN w:val="0"/>
        <w:adjustRightInd w:val="0"/>
        <w:rPr>
          <w:rFonts w:ascii="Courier New" w:hAnsi="Courier New" w:cs="Courier New"/>
          <w:color w:val="000000"/>
          <w:sz w:val="16"/>
          <w:szCs w:val="16"/>
          <w:highlight w:val="white"/>
        </w:rPr>
      </w:pP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HANPO 1149 -----SS-QS-SNA---KSET----EKPHKNGTKETPIPSV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Q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QQLEPE----------PN-------------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R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PQ----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br/>
        <w:t>SACCE 1409 -----TE-LHESID----------------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T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Q-----SSEV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N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AYQP-----------IEVLTSELKAVTNRSI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K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TN----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br/>
        <w:t>CANGL 1369 ------------SN----------------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T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R-----ES-----------------------------------------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br/>
        <w:t>KLULA 1216 --------------------------------------------------------------TLL--KKLNVF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K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A-----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br/>
        <w:t>PICPA  779 --------------------------------------------------------------------------------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br/>
        <w:t>CANBO 1485 -----SK-SSSSLA---STGSKKKSKKNEK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S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SAS-----SK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N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KSLKNE--------NKNG-------------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K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VK----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br/>
        <w:t>CANAL 1264 ----------------------------SS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T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S-----ISDI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N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TVDT-----------VNK-------------NIA----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br/>
        <w:t>DEBHA 1272 TKSKANRKRSKSVAKPKPKKKTNIKVKKEN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T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P-----APEV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N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PNFD-----------IHS-------------F-T----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br/>
        <w:t>CLALU 1261 -----IIASDMLHH---ATTKTP-----------KLVLPSPTVEEEEPVNICDSADTSDQ------------T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H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NATSVA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br/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br/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br/>
        <w:t>HANPO 1188 ----------------------------------------------------------KDAVQGAQTKQ-----------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br/>
        <w:t>SACCE 1447 ----------------------------------------------------------PDHNVVNSDNP-----------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br/>
        <w:t>CANGL 1375 -----------------------------------------------------------NCDGSQSTEP-----------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br/>
        <w:t>KLULA 1227 ----------------------------------------------------------------NAKRN-----------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br/>
        <w:t>PICPA  779 --------------------------------------------------------------------------------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br/>
        <w:t>CANBO 1526 ----------------------------------------------------------IECDSSADTKK-----------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br/>
        <w:t>CANAL 1283 ----------------------------------------------------------TEISSKSNLPEVEQVCKVNDII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br/>
        <w:t>DEBHA 1318 ----------------------------------------------------------AMLNAK----------------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br/>
        <w:t>CLALU 1310 AESEMPFTEQKKTSSEEAASSVDQEKRFVGQEKSSSDDVQLTYESNSLEHATESNNTKASTDTTASTSK-----------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br/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br/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br/>
        <w:t>HANPO 1199 ------SG-----------------------------------PEKSEQQ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E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S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QTQEPER---------------------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br/>
        <w:t>SACCE 1458 ------LKRPSKETPTSENKRSKGHETM---------------VDVLVSE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E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QA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V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SPSSD-V-I--CTN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I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KSIANEE----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br/>
        <w:t>CANGL 1385 ------AG-----------------GKM---------------IKIDKGQI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S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ADMKNNK-I-A--PRQ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I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SSIASEP----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br/>
        <w:t>KLULA 1232 ------STRQYKFIPPKENKKVSDRETL---------------QHNEQQDN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T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N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I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FPLST-L-S--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V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IETKVTSSEE----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br/>
        <w:t>PICPA  779 ---------------------------------------------LLENG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E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I--DLNQY-YNA--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I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DN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L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TPYNPRV----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br/>
        <w:t>CANBO 1537 ------IE-----------------------------------NSSKESD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E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S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S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I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NLNSD-A-N--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I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SS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V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TAHSQEG----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br/>
        <w:t>CANAL 1305 VTDTECAKDESKVQPTEEFES------VIQHNEGGLGLTVKLTPVKNRSAIET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V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SPKQ-EF-IVK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I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VKKKPEEQVQESSS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br/>
        <w:t>DEBHA 1324 LSPATPIKKARRNAKSNLNKS---------------------SPDNGSNS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E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S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C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I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SPSGNEE-TID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L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DH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I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KSEVQIP----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br/>
        <w:t>CLALU 1379 ------LK-----------------------------------RPI----------------------------------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br/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br/>
      </w:r>
    </w:p>
    <w:p w14:paraId="19F1A3F4" w14:textId="77777777" w:rsidR="009E42E2" w:rsidRDefault="009E42E2" w:rsidP="009E42E2">
      <w:pPr>
        <w:widowControl w:val="0"/>
        <w:autoSpaceDE w:val="0"/>
        <w:autoSpaceDN w:val="0"/>
        <w:adjustRightInd w:val="0"/>
        <w:rPr>
          <w:rFonts w:ascii="Courier New" w:hAnsi="Courier New" w:cs="Courier New"/>
          <w:color w:val="000000"/>
          <w:sz w:val="16"/>
          <w:szCs w:val="16"/>
          <w:highlight w:val="white"/>
        </w:rPr>
      </w:pPr>
    </w:p>
    <w:p w14:paraId="1500671E" w14:textId="77777777" w:rsidR="00A57F4D" w:rsidRDefault="00A57F4D" w:rsidP="009E42E2">
      <w:pPr>
        <w:widowControl w:val="0"/>
        <w:autoSpaceDE w:val="0"/>
        <w:autoSpaceDN w:val="0"/>
        <w:adjustRightInd w:val="0"/>
        <w:rPr>
          <w:rFonts w:ascii="Courier New" w:hAnsi="Courier New" w:cs="Courier New"/>
          <w:color w:val="000000"/>
          <w:sz w:val="16"/>
          <w:szCs w:val="16"/>
          <w:highlight w:val="white"/>
        </w:rPr>
      </w:pPr>
    </w:p>
    <w:p w14:paraId="662B8A53" w14:textId="77777777" w:rsidR="009E42E2" w:rsidRDefault="009E42E2" w:rsidP="009E42E2">
      <w:pPr>
        <w:widowControl w:val="0"/>
        <w:autoSpaceDE w:val="0"/>
        <w:autoSpaceDN w:val="0"/>
        <w:adjustRightInd w:val="0"/>
        <w:rPr>
          <w:rFonts w:ascii="Courier New" w:hAnsi="Courier New" w:cs="Courier New"/>
          <w:color w:val="000000"/>
          <w:sz w:val="16"/>
          <w:szCs w:val="16"/>
          <w:highlight w:val="white"/>
        </w:rPr>
      </w:pPr>
      <w:r>
        <w:rPr>
          <w:rFonts w:ascii="Courier New" w:hAnsi="Courier New" w:cs="Courier New"/>
          <w:color w:val="000000"/>
          <w:sz w:val="16"/>
          <w:szCs w:val="16"/>
          <w:highlight w:val="white"/>
        </w:rPr>
        <w:br/>
        <w:t>HANPO 1217 ---------------------------------------------------------------------QDSSAT-----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br/>
        <w:t xml:space="preserve">SACCE 1509 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S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SLALRNSIKVETNCNENSLNVT--LD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L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DQ-Q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TIT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KEDG-----------------------------------------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br/>
        <w:t>CANGL 1419 DTLV------------------N--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S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N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I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DN-K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SM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IEKGK-----------------------------------------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br/>
        <w:t>KLULA 1283 -------------------------LE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V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PL-Q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TLS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E--------------------------------------------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br/>
        <w:t xml:space="preserve">PICPA  805 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S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GYVY----------------QLAMKN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L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FLVKQ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L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HLSYT-QFSQVDITETY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VV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PDL----------SKYATVSLD-----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br/>
        <w:t xml:space="preserve">CANBO 1568 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S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TLVID---------------SI--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S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P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L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PSLS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SLS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SSKSDAFDSLDVKDTH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II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DDS----------SLRSQTTSS-----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br/>
        <w:t xml:space="preserve">CANAL 1377 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S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AKDDD---------------EI--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S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D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I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ET-S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SVS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QGNGNG----------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II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EQP----------EVSSSRSSNGTLVR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br/>
        <w:t xml:space="preserve">DEBHA 1378 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S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SFNDD---------------DI--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S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Q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L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EA-S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SMS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QNSINEFD--------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LV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EDEPSSPPETLDRT-------------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br/>
        <w:t>CLALU 1384 ----E----------------SAST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S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RRRSKRIQ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T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RRAG-EITELSSDASI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VI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EIS-------------SDAKSD-----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br/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br/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br/>
        <w:t>HANPO 1223 -------------GTSTELTTFVLRSDDEEEEEQPID-KSGTTSEQPVATSSPQRAADQPASKPVIPQSSQVSSPIVGIS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br/>
        <w:t>SACCE 1545 ---------------------------------------------------------------------KGQVEH-VQRQ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br/>
        <w:t>CANGL 1437 ---------------------------------------------------------------------N----------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br/>
        <w:t>KLULA 1293 --------------------------------------------------------------------------------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br/>
        <w:t>PICPA  853 -------------SFPQSSLPDTVKIPQIT---S--KDLVL---------------------------------------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br/>
        <w:t>CANBO 1616 -------------GSTTKIINSSLDEGNVEIKDKKLN-NSGSN-------------------------------------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br/>
        <w:t>CANAL 1419 KREHPEESLAPSK--RSKVC-----------------------------------------------ESTNSAEDGLKVT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br/>
        <w:t>DEBHA 1419 -----RKSISPSSNDYSKVIQNG----------------------------------------FSSRESSDSSDD-IENT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br/>
        <w:t>CLALU 1425 -------------SSSGAAVSNSLEKPRTRSNSP--KDTSF---------------------------------------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br/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br/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br/>
        <w:t>HANPO 1289 P-TQVPMLPKATPQKASETSERAKNQPS------------------AQPHNVSPVPAT-SGLP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S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A--------------T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br/>
        <w:t>SACCE 1555 ENQESMNKINSKSFTQDNIAQYKSVKKA-RPNNEGENNDYACNVEQASPVRN-EVPGDGIQIP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S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G--------------T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br/>
        <w:t>CANGL 1438 --------------------GDK------TVNNNATTNDFEYRTSEDPIVSV-NIPI-----------------------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br/>
        <w:t>KLULA 1293 ------------------------------------TSDE--LIRTGCQKVV-EPIQN-SND-NE--------------P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br/>
        <w:t>PICPA  876 --------------------------------------------------------TD----------------------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br/>
        <w:t>CANBO 1645 --------------SEPEDSSTHIFPDA------------------QNIVDN-VAPIDYDSVD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S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SSSSEVKEDTNSLKRK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br/>
        <w:t>CANAL 1450 KTQLNAN--EKSLPLDDEIALENKQGELKMSNVDVDFNG-QQGENIQVDSCN-FSSINN-NS-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S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D--------------P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br/>
        <w:t>DEBHA 1453 DDQESTNYKRKTCYDEDEISGRKKQKQNEFPSDEKNDNG-TSAPESGISMTD-ESTGNS-NLDNH--------------I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br/>
        <w:t>CLALU 1451 --------------------------------------------------------SNGQSAD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S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G--------------T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br/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br/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br/>
        <w:t>HANPO 1335 ------------PLSRAA---VPPALEVS---A-TAPRE-L---------------------------------------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br/>
        <w:t>SACCE 1619 ILLNS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S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KQTEKSKVDDLR---SDED-------------------------------------------------------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br/>
        <w:t>CANGL 1468 --------------------------------------------------------------------------------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br/>
        <w:t>KLULA 1318 VKMAA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S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VQSEKLEAETTQ---NAVS-------------------------------------------------------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br/>
        <w:t>PICPA  878 --------------------------------------------------------------------------------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br/>
        <w:t>CANBO 1692 ------------AKFDIE---NDINKKLKLETTTSTPDIIKNCQSSATESSIAGASESEIKEINHEESTKVQKSTEDKEP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br/>
        <w:t>CANAL 1510 KTFAE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S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IVST-DGEEKSENGEIPPAKELD---------------------------------------------------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br/>
        <w:t>DEBHA 1516 VHVSS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S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DQFRKDVNDSIENDE-IQCSATS---------------------------------------------------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br/>
        <w:t>CLALU 1461 KQVSD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S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DESSRLKEKDCS---NDVE-------------------------------------------------------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br/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br/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br/>
        <w:t>HANPO 1356 --------PSNHG---------E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I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SEKQP--SVSRTQ---TSPPAVEQSTPSQQTPFGQ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S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SIPPF---------------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br/>
        <w:t>SACCE 1641 ----------EHG---------T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V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AQEKH--QVGAINSRNKNNDRMD-STPI-QGTEEE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S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REVVM---------------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br/>
        <w:t>CANGL 1468 -----------------------------------FNSRVSGLDKLN-----------------NQKISDEYVISSHDLE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br/>
        <w:t>KLULA 1340 ----------QVS---------SG----------------------E-MEKQ-TPSIKD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S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STEV----------------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br/>
        <w:t>PICPA  878 ------------GEDEEEINNST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V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SPKR-----------------------KRIGKHQQ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S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KKIKL---------------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br/>
        <w:t>CANBO 1757 EVNAQQLIIKRHD---------Q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V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CDRTPIELPQQ---------------P-----QQPANFPPG---------------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br/>
        <w:t>CANAL 1538 ------------------------------------------------------IECTT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S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PDLKN---------------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br/>
        <w:t>DEBHA 1544 -----------------------------------DQ---TAPPTF-DTQDF-RATSTALAEPSN---------------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br/>
        <w:t>CLALU 1483 ----------GHI---------E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I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ASSVD--YT-----------------DRKNGTFES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S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QEPSF---------------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br/>
      </w:r>
    </w:p>
    <w:p w14:paraId="2F668552" w14:textId="77777777" w:rsidR="009E42E2" w:rsidRDefault="009E42E2" w:rsidP="009E42E2">
      <w:pPr>
        <w:widowControl w:val="0"/>
        <w:autoSpaceDE w:val="0"/>
        <w:autoSpaceDN w:val="0"/>
        <w:adjustRightInd w:val="0"/>
        <w:rPr>
          <w:rFonts w:ascii="Courier New" w:hAnsi="Courier New" w:cs="Courier New"/>
          <w:color w:val="000000"/>
          <w:sz w:val="16"/>
          <w:szCs w:val="16"/>
          <w:highlight w:val="white"/>
        </w:rPr>
      </w:pPr>
    </w:p>
    <w:p w14:paraId="0B15553D" w14:textId="77777777" w:rsidR="009E42E2" w:rsidRDefault="009E42E2" w:rsidP="009E42E2">
      <w:pPr>
        <w:widowControl w:val="0"/>
        <w:autoSpaceDE w:val="0"/>
        <w:autoSpaceDN w:val="0"/>
        <w:adjustRightInd w:val="0"/>
        <w:rPr>
          <w:rFonts w:ascii="Courier New" w:hAnsi="Courier New" w:cs="Courier New"/>
          <w:color w:val="000000"/>
          <w:sz w:val="16"/>
          <w:szCs w:val="16"/>
          <w:highlight w:val="white"/>
        </w:rPr>
      </w:pP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HANPO 1399 -R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E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PAERSFF--------GQDT---------------SQ--FLP-PFPPMPYYGYP-------YYP------MMP-----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br/>
        <w:t>SACCE 1683 -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T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E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EGIN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V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RL--------ED-SG-----------------TCELNKNLKGPLKGDK---------DANINDDFVPV----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br/>
        <w:t>CANGL 1496 LARNGL---------------QN-----------------QAQL------------------------------------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br/>
        <w:t>KLULA 1361 -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S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E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CLPG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V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AN--------ND------------------------------------------------------------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br/>
        <w:t>PICPA  908 -D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D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NSRV-------------------------------------------------------------------------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br/>
        <w:t>CANBO 1793 -YLPGFQPQNMFPVNYPYPYTP---------------EQ--FQF-PFP-NPYTNFP-------YPP----YQFAPHPANI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br/>
        <w:t>CANAL 1549 -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SD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NSAI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L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ET--------NN-DINKKDTEEEKEKMKEEQY-SMV-QEAP-------------------------------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br/>
        <w:t>DEBHA 1569 -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T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E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TSSS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I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QL--------SD-S-----------------YNSMI-PNSPPVHVGDR-------SED------FTP-----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br/>
        <w:t>CLALU 1510 -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S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E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QSMI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I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NT--------SN-----------------------------------DVLNTSAESIK------RLS-----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br/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br/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br/>
        <w:t>HANPO 1434 --------PA----------------------------------------------------------------------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br/>
        <w:t>SACCE 1723 --------EENVRDEGFLKSMEHAVSKETGLEEQPEVADISVLPEIRIPIFNSLKMQGSKSQIKEKLKKRLQRNELMPPD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br/>
        <w:t>CANGL 1508 ----------HDMHEGYKKKSANLLTQHN-MRPPFEDVAIPTHKELKIPIFNSLILKSTNQQPMLPNSQRKVQSEV----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br/>
        <w:t>KLULA 1372 -----------------------EISKN--LDTVTSVNSPSGL-PLKIPIFNPFFTDVIK--LEED----------LASK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br/>
        <w:t>PICPA  914 --------------------------------------------------------------------------------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br/>
        <w:t>CANBO 1842 GLGYSVQPNSDKQAP-----------------------------------------------------------------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br/>
        <w:t>CANAL 1586 ---------------SYF--------------------------------------------------------------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br/>
        <w:t>DEBHA 1603 --------ESDSKSNNFL--------------------------------------------------------------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br/>
        <w:t>CLALU 1535 --------VV----------------------------------------------------------------------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br/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br/>
      </w:r>
    </w:p>
    <w:p w14:paraId="4C73AC59" w14:textId="77777777" w:rsidR="009E42E2" w:rsidRDefault="009E42E2" w:rsidP="009E42E2">
      <w:pPr>
        <w:widowControl w:val="0"/>
        <w:autoSpaceDE w:val="0"/>
        <w:autoSpaceDN w:val="0"/>
        <w:adjustRightInd w:val="0"/>
        <w:rPr>
          <w:rFonts w:ascii="Courier New" w:hAnsi="Courier New" w:cs="Courier New"/>
          <w:color w:val="000000"/>
          <w:sz w:val="16"/>
          <w:szCs w:val="16"/>
          <w:highlight w:val="white"/>
        </w:rPr>
      </w:pPr>
    </w:p>
    <w:p w14:paraId="0CA7AC19" w14:textId="77777777" w:rsidR="009E42E2" w:rsidRDefault="009E42E2" w:rsidP="009E42E2">
      <w:pPr>
        <w:widowControl w:val="0"/>
        <w:autoSpaceDE w:val="0"/>
        <w:autoSpaceDN w:val="0"/>
        <w:adjustRightInd w:val="0"/>
        <w:rPr>
          <w:rFonts w:ascii="Courier New" w:hAnsi="Courier New" w:cs="Courier New"/>
          <w:color w:val="000000"/>
          <w:sz w:val="16"/>
          <w:szCs w:val="16"/>
          <w:highlight w:val="white"/>
        </w:rPr>
      </w:pPr>
    </w:p>
    <w:p w14:paraId="178205CA" w14:textId="77777777" w:rsidR="009E42E2" w:rsidRDefault="009E42E2" w:rsidP="009E42E2">
      <w:pPr>
        <w:widowControl w:val="0"/>
        <w:autoSpaceDE w:val="0"/>
        <w:autoSpaceDN w:val="0"/>
        <w:adjustRightInd w:val="0"/>
        <w:rPr>
          <w:rFonts w:ascii="Courier New" w:hAnsi="Courier New" w:cs="Courier New"/>
          <w:color w:val="000000"/>
          <w:sz w:val="16"/>
          <w:szCs w:val="16"/>
          <w:highlight w:val="white"/>
        </w:rPr>
      </w:pPr>
      <w:r>
        <w:rPr>
          <w:rFonts w:ascii="Courier New" w:hAnsi="Courier New" w:cs="Courier New"/>
          <w:color w:val="000000"/>
          <w:sz w:val="16"/>
          <w:szCs w:val="16"/>
          <w:highlight w:val="white"/>
        </w:rPr>
        <w:br/>
        <w:t>HANPO 1436 -------------------TG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I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A-EKPP---------HM--HHMPMYYPMPYPWPAPLPGPEKAL-----D-AKDP---E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br/>
        <w:t>SACCE 1795 SPPRM-----------TENTN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I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NAQNGLDTVPKTIGGKEKHHEIQLGQAHTEADGEPLLGGDGNEDATSREATPS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L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KVHF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br/>
        <w:t>CANGL 1573 ---AIRKRPLGNPSTQGQYTD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I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ENERVRD----------------------------------YDDSQSLEDSAD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I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RLHF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br/>
        <w:t>KLULA 1414 G-----------------DTY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I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SGKRSLE----------------------------------LMNSAGDVASANCEGQH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br/>
        <w:t>PICPA  914 --------------------------------------------------------------------------------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br/>
        <w:t>CANBO 1857 -------------------QQ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L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Q-ANQI---------RN--HFA------------N-MTLDRLI-----H-DKD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L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---S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br/>
        <w:t>CANAL 1589 -------------LPLKEFEE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I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KSKKE-----------------------IDDDFENSVGYRSN------G----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I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---S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br/>
        <w:t>DEBHA 1613 -------------STIGEDDE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I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DSQNL-------------------KEKEDSDNGPQDEGSTTN------E-NSE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L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---Q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br/>
        <w:t>CLALU 1537 -------------------EE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I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P--------------SM--------------------EA-----------ESG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L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---K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br/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br/>
      </w:r>
    </w:p>
    <w:p w14:paraId="7224CD87" w14:textId="77777777" w:rsidR="009E42E2" w:rsidRDefault="009E42E2" w:rsidP="009E42E2">
      <w:pPr>
        <w:widowControl w:val="0"/>
        <w:autoSpaceDE w:val="0"/>
        <w:autoSpaceDN w:val="0"/>
        <w:adjustRightInd w:val="0"/>
        <w:rPr>
          <w:rFonts w:ascii="Courier New" w:hAnsi="Courier New" w:cs="Courier New"/>
          <w:color w:val="000000"/>
          <w:sz w:val="16"/>
          <w:szCs w:val="16"/>
          <w:highlight w:val="white"/>
        </w:rPr>
      </w:pPr>
      <w:r>
        <w:rPr>
          <w:rFonts w:ascii="Courier New" w:hAnsi="Courier New" w:cs="Courier New"/>
          <w:noProof/>
          <w:color w:val="000000"/>
          <w:sz w:val="16"/>
          <w:szCs w:val="16"/>
        </w:rPr>
        <mc:AlternateContent>
          <mc:Choice Requires="wps">
            <w:drawing>
              <wp:anchor distT="0" distB="0" distL="114300" distR="114300" simplePos="0" relativeHeight="251660288" behindDoc="0" locked="0" layoutInCell="1" allowOverlap="1" wp14:anchorId="3BDE1F7F" wp14:editId="536B1970">
                <wp:simplePos x="0" y="0"/>
                <wp:positionH relativeFrom="column">
                  <wp:posOffset>673735</wp:posOffset>
                </wp:positionH>
                <wp:positionV relativeFrom="paragraph">
                  <wp:posOffset>17780</wp:posOffset>
                </wp:positionV>
                <wp:extent cx="3202940" cy="264160"/>
                <wp:effectExtent l="0" t="0" r="22860" b="15240"/>
                <wp:wrapThrough wrapText="bothSides">
                  <wp:wrapPolygon edited="0">
                    <wp:start x="0" y="0"/>
                    <wp:lineTo x="0" y="20769"/>
                    <wp:lineTo x="21583" y="20769"/>
                    <wp:lineTo x="21583" y="0"/>
                    <wp:lineTo x="0" y="0"/>
                  </wp:wrapPolygon>
                </wp:wrapThrough>
                <wp:docPr id="2" name="Rectangle 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3202940" cy="264160"/>
                        </a:xfrm>
                        <a:prstGeom prst="rect">
                          <a:avLst/>
                        </a:prstGeom>
                        <a:ln w="25400">
                          <a:solidFill>
                            <a:srgbClr val="7F0001"/>
                          </a:solidFill>
                        </a:ln>
                      </wps:spPr>
                      <wps:style>
                        <a:lnRef idx="2">
                          <a:schemeClr val="dk1"/>
                        </a:lnRef>
                        <a:fillRef idx="1">
                          <a:schemeClr val="lt1"/>
                        </a:fillRef>
                        <a:effectRef idx="0">
                          <a:schemeClr val="dk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662C85F9" w14:textId="77777777" w:rsidR="009E42E2" w:rsidRPr="00B56C82" w:rsidRDefault="009E42E2" w:rsidP="009E42E2">
                            <w:pPr>
                              <w:jc w:val="center"/>
                              <w:rPr>
                                <w:rFonts w:ascii="Arial Black" w:hAnsi="Arial Black"/>
                                <w:b/>
                                <w:bCs/>
                                <w:lang w:val="en-US"/>
                              </w:rPr>
                            </w:pPr>
                            <w:r>
                              <w:rPr>
                                <w:rFonts w:ascii="Arial Black" w:hAnsi="Arial Black"/>
                                <w:b/>
                                <w:bCs/>
                                <w:lang w:val="en-US"/>
                              </w:rPr>
                              <w:t>CTD</w:t>
                            </w:r>
                          </w:p>
                          <w:p w14:paraId="551C88DB" w14:textId="77777777" w:rsidR="009E42E2" w:rsidRPr="00B56C82" w:rsidRDefault="009E42E2" w:rsidP="009E42E2">
                            <w:pPr>
                              <w:jc w:val="center"/>
                              <w:rPr>
                                <w:lang w:val="en-US"/>
                              </w:rPr>
                            </w:pP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3BDE1F7F" id="Rectangle 2" o:spid="_x0000_s1027" style="position:absolute;margin-left:53.05pt;margin-top:1.4pt;width:252.2pt;height:20.8pt;z-index:25166028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" fillcolor="white [3201]" strokecolor="#7f0001" strokeweight="2pt">
                <v:textbox>
                  <w:txbxContent>
                    <w:p w14:paraId="662C85F9" w14:textId="77777777" w:rsidR="009E42E2" w:rsidRPr="00B56C82" w:rsidRDefault="009E42E2" w:rsidP="009E42E2">
                      <w:pPr>
                        <w:jc w:val="center"/>
                        <w:rPr>
                          <w:rFonts w:ascii="Arial Black" w:hAnsi="Arial Black"/>
                          <w:b/>
                          <w:bCs/>
                          <w:lang w:val="en-US"/>
                        </w:rPr>
                      </w:pPr>
                      <w:r>
                        <w:rPr>
                          <w:rFonts w:ascii="Arial Black" w:hAnsi="Arial Black"/>
                          <w:b/>
                          <w:bCs/>
                          <w:lang w:val="en-US"/>
                        </w:rPr>
                        <w:t>CTD</w:t>
                      </w:r>
                    </w:p>
                    <w:p w14:paraId="551C88DB" w14:textId="77777777" w:rsidR="009E42E2" w:rsidRPr="00B56C82" w:rsidRDefault="009E42E2" w:rsidP="009E42E2">
                      <w:pPr>
                        <w:jc w:val="center"/>
                        <w:rPr>
                          <w:lang w:val="en-US"/>
                        </w:rPr>
                      </w:pPr>
                    </w:p>
                  </w:txbxContent>
                </v:textbox>
                <w10:wrap type="through"/>
              </v:rect>
            </w:pict>
          </mc:Fallback>
        </mc:AlternateContent>
      </w:r>
    </w:p>
    <w:p w14:paraId="08EDA843" w14:textId="77777777" w:rsidR="009E42E2" w:rsidRDefault="009E42E2" w:rsidP="009E42E2">
      <w:pPr>
        <w:widowControl w:val="0"/>
        <w:autoSpaceDE w:val="0"/>
        <w:autoSpaceDN w:val="0"/>
        <w:adjustRightInd w:val="0"/>
        <w:rPr>
          <w:rFonts w:ascii="Courier New" w:hAnsi="Courier New" w:cs="Courier New"/>
          <w:color w:val="000000"/>
          <w:sz w:val="16"/>
          <w:szCs w:val="16"/>
          <w:highlight w:val="white"/>
        </w:rPr>
      </w:pPr>
    </w:p>
    <w:p w14:paraId="205CBB54" w14:textId="77777777" w:rsidR="009E42E2" w:rsidRDefault="009E42E2" w:rsidP="009E42E2">
      <w:pPr>
        <w:widowControl w:val="0"/>
        <w:autoSpaceDE w:val="0"/>
        <w:autoSpaceDN w:val="0"/>
        <w:adjustRightInd w:val="0"/>
        <w:rPr>
          <w:rFonts w:ascii="Courier New" w:hAnsi="Courier New" w:cs="Courier New"/>
          <w:color w:val="000000"/>
          <w:sz w:val="16"/>
          <w:szCs w:val="16"/>
          <w:highlight w:val="white"/>
        </w:rPr>
      </w:pPr>
      <w:r>
        <w:rPr>
          <w:rFonts w:ascii="Courier New" w:hAnsi="Courier New" w:cs="Courier New"/>
          <w:color w:val="000000"/>
          <w:sz w:val="16"/>
          <w:szCs w:val="16"/>
          <w:highlight w:val="white"/>
        </w:rPr>
        <w:br/>
      </w:r>
    </w:p>
    <w:p w14:paraId="208B46B5" w14:textId="77777777" w:rsidR="009E42E2" w:rsidRDefault="009E42E2" w:rsidP="009E42E2">
      <w:pPr>
        <w:widowControl w:val="0"/>
        <w:autoSpaceDE w:val="0"/>
        <w:autoSpaceDN w:val="0"/>
        <w:adjustRightInd w:val="0"/>
        <w:rPr>
          <w:rFonts w:ascii="Courier New" w:hAnsi="Courier New" w:cs="Courier New"/>
          <w:color w:val="000000"/>
          <w:sz w:val="16"/>
          <w:szCs w:val="16"/>
          <w:highlight w:val="white"/>
        </w:rPr>
      </w:pP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HANPO 1476 NWVKLEE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L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V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TR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L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ARENPDG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V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DD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L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EETK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K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RK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LE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DD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L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FTL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L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TC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L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K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KR-------R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br/>
        <w:t>SACCE 1864 FSKKSRR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L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V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AR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L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RGFTPG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DL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NG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I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S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VE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ER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RN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L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RIE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L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L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D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F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MMR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L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EYYSNRDNDMN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br/>
        <w:t>CANGL 1616 PNKRARR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I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V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SK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L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RGFS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E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Y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DM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GQ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L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S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AE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E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K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RN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L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RIE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L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L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D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F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LMKI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EYHTIT----D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br/>
        <w:t>KLULA 1443 HTKKIMR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I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V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SS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L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NDVDID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DV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KS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L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S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NN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D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K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KL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L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RKV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M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YN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F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ML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N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L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ED---------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br/>
        <w:t>PICPA  914 -----QE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IM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RN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L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-Q--RTIDEG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L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EKSQ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R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EE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L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IDQ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L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L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ST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IV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M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LR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NL-------G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br/>
        <w:t>CANBO 1884 IWNTLDK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V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-CTAAQKN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D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A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DI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-E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M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S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KT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DR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TA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LE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EK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L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I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DL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VVK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LR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KT-------N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br/>
        <w:t>CANAL 1620 KSYSPMD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L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V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DL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L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STKS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D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A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EL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AC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IT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SD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E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K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YE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M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E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TK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L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L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NL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MVR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LR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NLK-------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br/>
        <w:t>DEBHA 1651 PCEAANN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L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TSY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I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ENMS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D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V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EI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SR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I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PQS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E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K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YQ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LE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TK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L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M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T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F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ILRM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R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NIDSVE---S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br/>
        <w:t>CLALU 1550 R-CTLYD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V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KDW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M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-NNA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D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S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EL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AQ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M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S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PA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D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K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YE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LE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TE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MM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R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F</w:t>
      </w:r>
      <w:r>
        <w:rPr>
          <w:rFonts w:ascii="Courier New" w:hAnsi="Courier New" w:cs="Courier New"/>
          <w:color w:val="FFFFFF"/>
          <w:sz w:val="16"/>
          <w:szCs w:val="16"/>
          <w:highlight w:val="darkGray"/>
        </w:rPr>
        <w:t>ILRM</w:t>
      </w:r>
      <w:r>
        <w:rPr>
          <w:rFonts w:ascii="Courier New" w:hAnsi="Courier New" w:cs="Courier New"/>
          <w:color w:val="FFFFFF"/>
          <w:sz w:val="16"/>
          <w:szCs w:val="16"/>
          <w:highlight w:val="black"/>
        </w:rPr>
        <w:t>R</w:t>
      </w:r>
      <w:r>
        <w:rPr>
          <w:rFonts w:ascii="Courier New" w:hAnsi="Courier New" w:cs="Courier New"/>
          <w:color w:val="000000"/>
          <w:sz w:val="16"/>
          <w:szCs w:val="16"/>
          <w:highlight w:val="white"/>
        </w:rPr>
        <w:t>QA-------S</w:t>
      </w:r>
    </w:p>
    <w:p w14:paraId="1A244248" w14:textId="77777777" w:rsidR="009E42E2" w:rsidRPr="006979F9" w:rsidRDefault="009E42E2" w:rsidP="009E42E2">
      <w:pPr>
        <w:rPr>
          <w:rFonts w:ascii="Courier New" w:hAnsi="Courier New" w:cs="Courier New"/>
          <w:color w:val="000000"/>
          <w:sz w:val="16"/>
          <w:szCs w:val="16"/>
          <w:highlight w:val="white"/>
        </w:rPr>
      </w:pPr>
    </w:p>
    <w:p w14:paraId="7C0F844B" w14:textId="77777777" w:rsidR="009E42E2" w:rsidRDefault="009E42E2" w:rsidP="009E42E2"/>
    <w:p w14:paraId="7A531DAA" w14:textId="77777777" w:rsidR="009E42E2" w:rsidRDefault="009E42E2" w:rsidP="009E42E2"/>
    <w:p w14:paraId="61A5FCAA" w14:textId="33A72DCC" w:rsidR="009E42E2" w:rsidRPr="00341206" w:rsidRDefault="00A57F4D" w:rsidP="009E42E2">
      <w:pPr>
        <w:spacing w:line="480" w:lineRule="auto"/>
        <w:outlineLvl w:val="0"/>
        <w:rPr>
          <w:sz w:val="24"/>
          <w:szCs w:val="24"/>
        </w:rPr>
      </w:pPr>
      <w:r>
        <w:rPr>
          <w:b/>
          <w:sz w:val="24"/>
          <w:szCs w:val="24"/>
        </w:rPr>
        <w:t>Supplementary file 1</w:t>
      </w:r>
      <w:r w:rsidR="009E42E2" w:rsidRPr="00341206">
        <w:rPr>
          <w:b/>
          <w:sz w:val="24"/>
          <w:szCs w:val="24"/>
        </w:rPr>
        <w:t>.</w:t>
      </w:r>
      <w:r w:rsidR="009E42E2" w:rsidRPr="00341206">
        <w:rPr>
          <w:sz w:val="24"/>
          <w:szCs w:val="24"/>
        </w:rPr>
        <w:t xml:space="preserve"> </w:t>
      </w:r>
      <w:r w:rsidR="009E42E2" w:rsidRPr="003964CF">
        <w:rPr>
          <w:sz w:val="24"/>
          <w:szCs w:val="24"/>
        </w:rPr>
        <w:t>Multiple alignment of Rif1 homologues from budding yeasts.</w:t>
      </w:r>
      <w:r w:rsidR="009E42E2">
        <w:rPr>
          <w:sz w:val="24"/>
          <w:szCs w:val="24"/>
        </w:rPr>
        <w:t xml:space="preserve"> </w:t>
      </w:r>
      <w:r w:rsidR="003964CF">
        <w:rPr>
          <w:sz w:val="24"/>
          <w:szCs w:val="24"/>
        </w:rPr>
        <w:t xml:space="preserve">Sequences </w:t>
      </w:r>
      <w:r w:rsidR="00E63B41">
        <w:rPr>
          <w:sz w:val="24"/>
          <w:szCs w:val="24"/>
        </w:rPr>
        <w:t xml:space="preserve">were </w:t>
      </w:r>
      <w:r w:rsidR="003964CF" w:rsidRPr="00CE16E3">
        <w:rPr>
          <w:sz w:val="24"/>
          <w:szCs w:val="24"/>
        </w:rPr>
        <w:t xml:space="preserve">aligned using </w:t>
      </w:r>
      <w:r w:rsidR="003964CF">
        <w:rPr>
          <w:sz w:val="24"/>
          <w:szCs w:val="24"/>
        </w:rPr>
        <w:t>T-Coffee</w:t>
      </w:r>
      <w:r w:rsidR="00B00AC2">
        <w:rPr>
          <w:sz w:val="24"/>
          <w:szCs w:val="24"/>
        </w:rPr>
        <w:t xml:space="preserve"> </w:t>
      </w:r>
      <w:r w:rsidR="00A85271">
        <w:rPr>
          <w:sz w:val="24"/>
          <w:szCs w:val="24"/>
        </w:rPr>
        <w:fldChar w:fldCharType="begin"/>
      </w:r>
      <w:r w:rsidR="00A85271">
        <w:rPr>
          <w:sz w:val="24"/>
          <w:szCs w:val="24"/>
        </w:rPr>
        <w:instrText xml:space="preserve"> ADDIN ZOTERO_ITEM CSL_CITATION {"citationID":"4M4sXiEW","properties":{"formattedCitation":"(Di Tommaso et al., 2011)","plainCitation":"(Di Tommaso et al., 2011)","noteIndex":0},"citationItems":[{"id":666,"uris":["http://zotero.org/users/local/kZVLHXxJ/items/ZVRT5GPU"],"uri":["http://zotero.org/users/local/kZVLHXxJ/items/ZVRT5GPU"],"itemData":{"id":666,"type":"article-journal","container-title":"Nucleic Acids Research","DOI":"10.1093/nar/gkr245","ISSN":"0305-1048, 1362-4962","issue":"suppl","journalAbbreviation":"Nucleic Acids Research","language":"en","page":"W13-W17","source":"DOI.org (Crossref)","title":"T-Coffee: a web server for the multiple sequence alignment of protein and RNA sequences using structural information and homology extension","title-short":"T-Coffee","volume":"39","author":[{"family":"Di Tommaso","given":"P."},{"family":"Moretti","given":"S."},{"family":"Xenarios","given":"I."},{"family":"Orobitg","given":"M."},{"family":"Montanyola","given":"A."},{"family":"Chang","given":"J.-M."},{"family":"Taly","given":"J.-F."},{"family":"Notredame","given":"C."}],"issued":{"date-parts":[["2011",7,1]]}}}],"schema":"https://github.com/citation-style-language/schema/raw/master/csl-citation.json"} </w:instrText>
      </w:r>
      <w:r w:rsidR="00A85271">
        <w:rPr>
          <w:sz w:val="24"/>
          <w:szCs w:val="24"/>
        </w:rPr>
        <w:fldChar w:fldCharType="separate"/>
      </w:r>
      <w:r w:rsidR="00A85271">
        <w:rPr>
          <w:noProof/>
          <w:sz w:val="24"/>
          <w:szCs w:val="24"/>
        </w:rPr>
        <w:t>(Di Tommaso et al., 2011)</w:t>
      </w:r>
      <w:r w:rsidR="00A85271">
        <w:rPr>
          <w:sz w:val="24"/>
          <w:szCs w:val="24"/>
        </w:rPr>
        <w:fldChar w:fldCharType="end"/>
      </w:r>
      <w:r w:rsidR="003964CF" w:rsidRPr="00CE16E3">
        <w:rPr>
          <w:sz w:val="24"/>
          <w:szCs w:val="24"/>
        </w:rPr>
        <w:t xml:space="preserve"> and shaded with </w:t>
      </w:r>
      <w:proofErr w:type="spellStart"/>
      <w:r w:rsidR="003964CF" w:rsidRPr="00CE16E3">
        <w:rPr>
          <w:sz w:val="24"/>
          <w:szCs w:val="24"/>
        </w:rPr>
        <w:t>BoxShade</w:t>
      </w:r>
      <w:proofErr w:type="spellEnd"/>
      <w:r w:rsidR="003964CF">
        <w:rPr>
          <w:sz w:val="24"/>
          <w:szCs w:val="24"/>
        </w:rPr>
        <w:t>.</w:t>
      </w:r>
      <w:r w:rsidR="003964CF" w:rsidRPr="00341206">
        <w:rPr>
          <w:sz w:val="24"/>
          <w:szCs w:val="24"/>
        </w:rPr>
        <w:t xml:space="preserve"> </w:t>
      </w:r>
      <w:r w:rsidR="009E42E2" w:rsidRPr="00CE16E3">
        <w:rPr>
          <w:sz w:val="24"/>
          <w:szCs w:val="24"/>
          <w:lang w:val="en-US"/>
        </w:rPr>
        <w:t xml:space="preserve">Species abbreviations: HANPO – </w:t>
      </w:r>
      <w:proofErr w:type="spellStart"/>
      <w:r w:rsidR="009E42E2" w:rsidRPr="00CE16E3">
        <w:rPr>
          <w:i/>
          <w:sz w:val="24"/>
          <w:szCs w:val="24"/>
          <w:lang w:val="en-US"/>
        </w:rPr>
        <w:t>Hansenula</w:t>
      </w:r>
      <w:proofErr w:type="spellEnd"/>
      <w:r w:rsidR="009E42E2" w:rsidRPr="00CE16E3">
        <w:rPr>
          <w:i/>
          <w:sz w:val="24"/>
          <w:szCs w:val="24"/>
          <w:lang w:val="en-US"/>
        </w:rPr>
        <w:t xml:space="preserve"> </w:t>
      </w:r>
      <w:proofErr w:type="spellStart"/>
      <w:r w:rsidR="009E42E2" w:rsidRPr="00CE16E3">
        <w:rPr>
          <w:i/>
          <w:sz w:val="24"/>
          <w:szCs w:val="24"/>
          <w:lang w:val="en-US"/>
        </w:rPr>
        <w:t>polymorpha</w:t>
      </w:r>
      <w:proofErr w:type="spellEnd"/>
      <w:r w:rsidR="009E42E2" w:rsidRPr="00CE16E3">
        <w:rPr>
          <w:sz w:val="24"/>
          <w:szCs w:val="24"/>
          <w:lang w:val="en-US"/>
        </w:rPr>
        <w:t xml:space="preserve"> DL-1, SACCE – </w:t>
      </w:r>
      <w:r w:rsidR="009E42E2" w:rsidRPr="00CE16E3">
        <w:rPr>
          <w:i/>
          <w:sz w:val="24"/>
          <w:szCs w:val="24"/>
          <w:lang w:val="en-US"/>
        </w:rPr>
        <w:t>Saccharomyces cerevisiae</w:t>
      </w:r>
      <w:r w:rsidR="009E42E2" w:rsidRPr="00CE16E3">
        <w:rPr>
          <w:sz w:val="24"/>
          <w:szCs w:val="24"/>
          <w:lang w:val="en-US"/>
        </w:rPr>
        <w:t xml:space="preserve">, </w:t>
      </w:r>
      <w:r w:rsidR="009E42E2">
        <w:rPr>
          <w:sz w:val="24"/>
          <w:szCs w:val="24"/>
          <w:lang w:val="en-US"/>
        </w:rPr>
        <w:t>CANGL</w:t>
      </w:r>
      <w:r w:rsidR="009E42E2" w:rsidRPr="00CE16E3">
        <w:rPr>
          <w:sz w:val="24"/>
          <w:szCs w:val="24"/>
          <w:lang w:val="en-US"/>
        </w:rPr>
        <w:t xml:space="preserve"> – </w:t>
      </w:r>
      <w:r w:rsidR="009E42E2">
        <w:rPr>
          <w:i/>
          <w:sz w:val="24"/>
          <w:szCs w:val="24"/>
          <w:lang w:val="en-US"/>
        </w:rPr>
        <w:t xml:space="preserve">Candida </w:t>
      </w:r>
      <w:proofErr w:type="spellStart"/>
      <w:r w:rsidR="009E42E2">
        <w:rPr>
          <w:i/>
          <w:sz w:val="24"/>
          <w:szCs w:val="24"/>
          <w:lang w:val="en-US"/>
        </w:rPr>
        <w:t>glabrata</w:t>
      </w:r>
      <w:proofErr w:type="spellEnd"/>
      <w:r w:rsidR="009E42E2" w:rsidRPr="00CE16E3">
        <w:rPr>
          <w:sz w:val="24"/>
          <w:szCs w:val="24"/>
          <w:lang w:val="en-US"/>
        </w:rPr>
        <w:t xml:space="preserve">, KLULA – </w:t>
      </w:r>
      <w:proofErr w:type="spellStart"/>
      <w:r w:rsidR="009E42E2" w:rsidRPr="00CE16E3">
        <w:rPr>
          <w:i/>
          <w:sz w:val="24"/>
          <w:szCs w:val="24"/>
          <w:lang w:val="en-US"/>
        </w:rPr>
        <w:t>Kluyveromyces</w:t>
      </w:r>
      <w:proofErr w:type="spellEnd"/>
      <w:r w:rsidR="009E42E2" w:rsidRPr="00CE16E3">
        <w:rPr>
          <w:i/>
          <w:sz w:val="24"/>
          <w:szCs w:val="24"/>
          <w:lang w:val="en-US"/>
        </w:rPr>
        <w:t xml:space="preserve"> </w:t>
      </w:r>
      <w:proofErr w:type="spellStart"/>
      <w:r w:rsidR="009E42E2" w:rsidRPr="00CE16E3">
        <w:rPr>
          <w:i/>
          <w:sz w:val="24"/>
          <w:szCs w:val="24"/>
          <w:lang w:val="en-US"/>
        </w:rPr>
        <w:t>lactis</w:t>
      </w:r>
      <w:proofErr w:type="spellEnd"/>
      <w:r w:rsidR="009E42E2" w:rsidRPr="00CE16E3">
        <w:rPr>
          <w:sz w:val="24"/>
          <w:szCs w:val="24"/>
          <w:lang w:val="en-US"/>
        </w:rPr>
        <w:t xml:space="preserve">, PICPA – </w:t>
      </w:r>
      <w:r w:rsidR="009E42E2" w:rsidRPr="00CE16E3">
        <w:rPr>
          <w:i/>
          <w:sz w:val="24"/>
          <w:szCs w:val="24"/>
          <w:lang w:val="en-US"/>
        </w:rPr>
        <w:t>Pichia pastoris</w:t>
      </w:r>
      <w:r w:rsidR="009E42E2" w:rsidRPr="00CE16E3">
        <w:rPr>
          <w:sz w:val="24"/>
          <w:szCs w:val="24"/>
          <w:lang w:val="en-US"/>
        </w:rPr>
        <w:t xml:space="preserve">, CANBO – </w:t>
      </w:r>
      <w:r w:rsidR="009E42E2" w:rsidRPr="00CE16E3">
        <w:rPr>
          <w:i/>
          <w:sz w:val="24"/>
          <w:szCs w:val="24"/>
          <w:lang w:val="en-US"/>
        </w:rPr>
        <w:t xml:space="preserve">Candida </w:t>
      </w:r>
      <w:proofErr w:type="spellStart"/>
      <w:r w:rsidR="009E42E2" w:rsidRPr="00CE16E3">
        <w:rPr>
          <w:i/>
          <w:sz w:val="24"/>
          <w:szCs w:val="24"/>
          <w:lang w:val="en-US"/>
        </w:rPr>
        <w:t>boidinii</w:t>
      </w:r>
      <w:proofErr w:type="spellEnd"/>
      <w:r w:rsidR="009E42E2" w:rsidRPr="00CE16E3">
        <w:rPr>
          <w:sz w:val="24"/>
          <w:szCs w:val="24"/>
          <w:lang w:val="en-US"/>
        </w:rPr>
        <w:t xml:space="preserve">, CANAL – </w:t>
      </w:r>
      <w:r w:rsidR="009E42E2" w:rsidRPr="00CE16E3">
        <w:rPr>
          <w:i/>
          <w:sz w:val="24"/>
          <w:szCs w:val="24"/>
          <w:lang w:val="en-US"/>
        </w:rPr>
        <w:t xml:space="preserve">Candida </w:t>
      </w:r>
      <w:proofErr w:type="spellStart"/>
      <w:r w:rsidR="009E42E2" w:rsidRPr="00CE16E3">
        <w:rPr>
          <w:i/>
          <w:sz w:val="24"/>
          <w:szCs w:val="24"/>
          <w:lang w:val="en-US"/>
        </w:rPr>
        <w:t>albicans</w:t>
      </w:r>
      <w:proofErr w:type="spellEnd"/>
      <w:r w:rsidR="009E42E2" w:rsidRPr="00CE16E3">
        <w:rPr>
          <w:sz w:val="24"/>
          <w:szCs w:val="24"/>
          <w:lang w:val="en-US"/>
        </w:rPr>
        <w:t xml:space="preserve">, DEBHA – </w:t>
      </w:r>
      <w:proofErr w:type="spellStart"/>
      <w:r w:rsidR="009E42E2" w:rsidRPr="00CE16E3">
        <w:rPr>
          <w:i/>
          <w:sz w:val="24"/>
          <w:szCs w:val="24"/>
          <w:lang w:val="en-US"/>
        </w:rPr>
        <w:t>Debaryomyces</w:t>
      </w:r>
      <w:proofErr w:type="spellEnd"/>
      <w:r w:rsidR="009E42E2" w:rsidRPr="00CE16E3">
        <w:rPr>
          <w:i/>
          <w:sz w:val="24"/>
          <w:szCs w:val="24"/>
          <w:lang w:val="en-US"/>
        </w:rPr>
        <w:t xml:space="preserve"> </w:t>
      </w:r>
      <w:proofErr w:type="spellStart"/>
      <w:r w:rsidR="009E42E2" w:rsidRPr="00CE16E3">
        <w:rPr>
          <w:i/>
          <w:sz w:val="24"/>
          <w:szCs w:val="24"/>
          <w:lang w:val="en-US"/>
        </w:rPr>
        <w:t>hansenii</w:t>
      </w:r>
      <w:proofErr w:type="spellEnd"/>
      <w:r w:rsidR="009E42E2" w:rsidRPr="00CE16E3">
        <w:rPr>
          <w:sz w:val="24"/>
          <w:szCs w:val="24"/>
          <w:lang w:val="en-US"/>
        </w:rPr>
        <w:t xml:space="preserve">, </w:t>
      </w:r>
      <w:r w:rsidR="009E42E2">
        <w:rPr>
          <w:sz w:val="24"/>
          <w:szCs w:val="24"/>
          <w:lang w:val="en-US"/>
        </w:rPr>
        <w:t>CLALU</w:t>
      </w:r>
      <w:r w:rsidR="009E42E2" w:rsidRPr="00CE16E3">
        <w:rPr>
          <w:sz w:val="24"/>
          <w:szCs w:val="24"/>
          <w:lang w:val="en-US"/>
        </w:rPr>
        <w:t xml:space="preserve"> – </w:t>
      </w:r>
      <w:proofErr w:type="spellStart"/>
      <w:r w:rsidR="009E42E2">
        <w:rPr>
          <w:i/>
          <w:sz w:val="24"/>
          <w:szCs w:val="24"/>
          <w:lang w:val="en-US"/>
        </w:rPr>
        <w:t>Clavispora</w:t>
      </w:r>
      <w:proofErr w:type="spellEnd"/>
      <w:r w:rsidR="009E42E2">
        <w:rPr>
          <w:i/>
          <w:sz w:val="24"/>
          <w:szCs w:val="24"/>
          <w:lang w:val="en-US"/>
        </w:rPr>
        <w:t xml:space="preserve"> </w:t>
      </w:r>
      <w:proofErr w:type="spellStart"/>
      <w:r w:rsidR="009E42E2">
        <w:rPr>
          <w:i/>
          <w:sz w:val="24"/>
          <w:szCs w:val="24"/>
          <w:lang w:val="en-US"/>
        </w:rPr>
        <w:t>lusitaniae</w:t>
      </w:r>
      <w:proofErr w:type="spellEnd"/>
      <w:r w:rsidR="009E42E2" w:rsidRPr="00CE16E3">
        <w:rPr>
          <w:sz w:val="24"/>
          <w:szCs w:val="24"/>
          <w:lang w:val="en-US"/>
        </w:rPr>
        <w:t>.</w:t>
      </w:r>
      <w:bookmarkStart w:id="0" w:name="_GoBack"/>
      <w:bookmarkEnd w:id="0"/>
    </w:p>
    <w:p w14:paraId="37DAF3FA" w14:textId="77777777" w:rsidR="00D5118D" w:rsidRDefault="00CF1139"/>
    <w:p w14:paraId="5F756953" w14:textId="77777777" w:rsidR="00A85271" w:rsidRPr="00CF1139" w:rsidRDefault="00A85271" w:rsidP="00CF1139">
      <w:pPr>
        <w:pStyle w:val="Bibliography"/>
        <w:spacing w:line="480" w:lineRule="auto"/>
        <w:rPr>
          <w:sz w:val="24"/>
          <w:szCs w:val="24"/>
        </w:rPr>
      </w:pPr>
      <w:r w:rsidRPr="00CF1139">
        <w:rPr>
          <w:sz w:val="24"/>
          <w:szCs w:val="24"/>
        </w:rPr>
        <w:fldChar w:fldCharType="begin"/>
      </w:r>
      <w:r w:rsidRPr="00CF1139">
        <w:rPr>
          <w:sz w:val="24"/>
          <w:szCs w:val="24"/>
        </w:rPr>
        <w:instrText xml:space="preserve"> ADDIN ZOTERO_BIBL {"uncited":[],"omitted":[],"custom":[]} CSL_BIBLIOGRAPHY </w:instrText>
      </w:r>
      <w:r w:rsidRPr="00CF1139">
        <w:rPr>
          <w:sz w:val="24"/>
          <w:szCs w:val="24"/>
        </w:rPr>
        <w:fldChar w:fldCharType="separate"/>
      </w:r>
      <w:r w:rsidRPr="00CF1139">
        <w:rPr>
          <w:sz w:val="24"/>
          <w:szCs w:val="24"/>
        </w:rPr>
        <w:t xml:space="preserve">Di </w:t>
      </w:r>
      <w:proofErr w:type="spellStart"/>
      <w:r w:rsidRPr="00CF1139">
        <w:rPr>
          <w:sz w:val="24"/>
          <w:szCs w:val="24"/>
        </w:rPr>
        <w:t>Tommaso</w:t>
      </w:r>
      <w:proofErr w:type="spellEnd"/>
      <w:r w:rsidRPr="00CF1139">
        <w:rPr>
          <w:sz w:val="24"/>
          <w:szCs w:val="24"/>
        </w:rPr>
        <w:t xml:space="preserve"> P, Moretti S, </w:t>
      </w:r>
      <w:proofErr w:type="spellStart"/>
      <w:r w:rsidRPr="00CF1139">
        <w:rPr>
          <w:sz w:val="24"/>
          <w:szCs w:val="24"/>
        </w:rPr>
        <w:t>Xenarios</w:t>
      </w:r>
      <w:proofErr w:type="spellEnd"/>
      <w:r w:rsidRPr="00CF1139">
        <w:rPr>
          <w:sz w:val="24"/>
          <w:szCs w:val="24"/>
        </w:rPr>
        <w:t xml:space="preserve"> I, </w:t>
      </w:r>
      <w:proofErr w:type="spellStart"/>
      <w:r w:rsidRPr="00CF1139">
        <w:rPr>
          <w:sz w:val="24"/>
          <w:szCs w:val="24"/>
        </w:rPr>
        <w:t>Orobitg</w:t>
      </w:r>
      <w:proofErr w:type="spellEnd"/>
      <w:r w:rsidRPr="00CF1139">
        <w:rPr>
          <w:sz w:val="24"/>
          <w:szCs w:val="24"/>
        </w:rPr>
        <w:t xml:space="preserve"> M, </w:t>
      </w:r>
      <w:proofErr w:type="spellStart"/>
      <w:r w:rsidRPr="00CF1139">
        <w:rPr>
          <w:sz w:val="24"/>
          <w:szCs w:val="24"/>
        </w:rPr>
        <w:t>Montanyola</w:t>
      </w:r>
      <w:proofErr w:type="spellEnd"/>
      <w:r w:rsidRPr="00CF1139">
        <w:rPr>
          <w:sz w:val="24"/>
          <w:szCs w:val="24"/>
        </w:rPr>
        <w:t xml:space="preserve"> A, Chang J-M, </w:t>
      </w:r>
      <w:proofErr w:type="spellStart"/>
      <w:r w:rsidRPr="00CF1139">
        <w:rPr>
          <w:sz w:val="24"/>
          <w:szCs w:val="24"/>
        </w:rPr>
        <w:t>Taly</w:t>
      </w:r>
      <w:proofErr w:type="spellEnd"/>
      <w:r w:rsidRPr="00CF1139">
        <w:rPr>
          <w:sz w:val="24"/>
          <w:szCs w:val="24"/>
        </w:rPr>
        <w:t xml:space="preserve"> J-F, </w:t>
      </w:r>
      <w:proofErr w:type="spellStart"/>
      <w:r w:rsidRPr="00CF1139">
        <w:rPr>
          <w:sz w:val="24"/>
          <w:szCs w:val="24"/>
        </w:rPr>
        <w:t>Notredame</w:t>
      </w:r>
      <w:proofErr w:type="spellEnd"/>
      <w:r w:rsidRPr="00CF1139">
        <w:rPr>
          <w:sz w:val="24"/>
          <w:szCs w:val="24"/>
        </w:rPr>
        <w:t xml:space="preserve"> C. 2011. T-Coffee: a web server for the multiple sequence alignment of protein and RNA sequences using structural information and homology extension. </w:t>
      </w:r>
      <w:r w:rsidRPr="00CF1139">
        <w:rPr>
          <w:i/>
          <w:iCs/>
          <w:sz w:val="24"/>
          <w:szCs w:val="24"/>
        </w:rPr>
        <w:t>Nucleic Acids Research</w:t>
      </w:r>
      <w:r w:rsidRPr="00CF1139">
        <w:rPr>
          <w:sz w:val="24"/>
          <w:szCs w:val="24"/>
        </w:rPr>
        <w:t xml:space="preserve"> </w:t>
      </w:r>
      <w:proofErr w:type="gramStart"/>
      <w:r w:rsidRPr="00CF1139">
        <w:rPr>
          <w:b/>
          <w:bCs/>
          <w:sz w:val="24"/>
          <w:szCs w:val="24"/>
        </w:rPr>
        <w:t>39</w:t>
      </w:r>
      <w:r w:rsidRPr="00CF1139">
        <w:rPr>
          <w:sz w:val="24"/>
          <w:szCs w:val="24"/>
        </w:rPr>
        <w:t>:W</w:t>
      </w:r>
      <w:proofErr w:type="gramEnd"/>
      <w:r w:rsidRPr="00CF1139">
        <w:rPr>
          <w:sz w:val="24"/>
          <w:szCs w:val="24"/>
        </w:rPr>
        <w:t>13–W17. doi:10.1093/</w:t>
      </w:r>
      <w:proofErr w:type="spellStart"/>
      <w:r w:rsidRPr="00CF1139">
        <w:rPr>
          <w:sz w:val="24"/>
          <w:szCs w:val="24"/>
        </w:rPr>
        <w:t>nar</w:t>
      </w:r>
      <w:proofErr w:type="spellEnd"/>
      <w:r w:rsidRPr="00CF1139">
        <w:rPr>
          <w:sz w:val="24"/>
          <w:szCs w:val="24"/>
        </w:rPr>
        <w:t>/gkr245</w:t>
      </w:r>
    </w:p>
    <w:p w14:paraId="2F94B7FD" w14:textId="7EE01591" w:rsidR="00A85271" w:rsidRDefault="00A85271" w:rsidP="00CF1139">
      <w:pPr>
        <w:spacing w:line="480" w:lineRule="auto"/>
      </w:pPr>
      <w:r w:rsidRPr="00CF1139">
        <w:rPr>
          <w:sz w:val="24"/>
          <w:szCs w:val="24"/>
        </w:rPr>
        <w:fldChar w:fldCharType="end"/>
      </w:r>
    </w:p>
    <w:sectPr w:rsidR="00A85271" w:rsidSect="008F3F60">
      <w:pgSz w:w="11900" w:h="16840"/>
      <w:pgMar w:top="1134" w:right="850" w:bottom="1134" w:left="1701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EF" w:usb1="C0007841" w:usb2="00000009" w:usb3="00000000" w:csb0="000001FF" w:csb1="00000000"/>
  </w:font>
  <w:font w:name="Courier New">
    <w:panose1 w:val="02070309020205020404"/>
    <w:charset w:val="00"/>
    <w:family w:val="roman"/>
    <w:pitch w:val="fixed"/>
    <w:sig w:usb0="E0002AFF" w:usb1="C0007843" w:usb2="00000009" w:usb3="00000000" w:csb0="000001FF" w:csb1="00000000"/>
  </w:font>
  <w:font w:name="Arial Black">
    <w:panose1 w:val="020B0A04020102020204"/>
    <w:charset w:val="00"/>
    <w:family w:val="swiss"/>
    <w:pitch w:val="variable"/>
    <w:sig w:usb0="A00002AF" w:usb1="400078FB" w:usb2="00000000" w:usb3="00000000" w:csb0="000000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85"/>
  <w:proofState w:spelling="clean" w:grammar="clean"/>
  <w:defaultTabStop w:val="720"/>
  <w:characterSpacingControl w:val="doNotCompress"/>
  <w:savePreviewPicture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9E42E2"/>
    <w:rsid w:val="0004728B"/>
    <w:rsid w:val="00344FEB"/>
    <w:rsid w:val="003964CF"/>
    <w:rsid w:val="004903DD"/>
    <w:rsid w:val="004B6FA0"/>
    <w:rsid w:val="004D2EDD"/>
    <w:rsid w:val="008C5819"/>
    <w:rsid w:val="008F3F60"/>
    <w:rsid w:val="009E42E2"/>
    <w:rsid w:val="00A57F4D"/>
    <w:rsid w:val="00A71FE4"/>
    <w:rsid w:val="00A85271"/>
    <w:rsid w:val="00B00AC2"/>
    <w:rsid w:val="00B85DFC"/>
    <w:rsid w:val="00C93DD6"/>
    <w:rsid w:val="00CF1139"/>
    <w:rsid w:val="00E63B41"/>
    <w:rsid w:val="00E8744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,"/>
  <w:listSeparator w:val=";"/>
  <w14:docId w14:val="15F08AAC"/>
  <w14:defaultImageDpi w14:val="32767"/>
  <w15:chartTrackingRefBased/>
  <w15:docId w15:val="{FFFFF82B-A1D2-465B-82CE-BF2A1CA965C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4"/>
        <w:szCs w:val="24"/>
        <w:lang w:val="en-GB" w:eastAsia="en-US" w:bidi="ar-SA"/>
      </w:rPr>
    </w:rPrDefault>
    <w:pPrDefault/>
  </w:docDefaults>
  <w:latentStyles w:defLockedState="0" w:defUIPriority="99" w:defSemiHidden="0" w:defUnhideWhenUsed="0" w:defQFormat="0" w:count="382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Note Level 1" w:semiHidden="1" w:unhideWhenUsed="1"/>
    <w:lsdException w:name="Note Level 2" w:semiHidden="1" w:unhideWhenUsed="1"/>
    <w:lsdException w:name="Note Level 3" w:semiHidden="1" w:unhideWhenUsed="1"/>
    <w:lsdException w:name="Note Level 4" w:semiHidden="1" w:unhideWhenUsed="1"/>
    <w:lsdException w:name="Note Level 5" w:semiHidden="1" w:unhideWhenUsed="1"/>
    <w:lsdException w:name="Note Level 6" w:semiHidden="1" w:unhideWhenUsed="1"/>
    <w:lsdException w:name="Note Level 7" w:semiHidden="1" w:unhideWhenUsed="1"/>
    <w:lsdException w:name="Note Level 8" w:semiHidden="1" w:unhideWhenUsed="1"/>
    <w:lsdException w:name="Note Level 9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</w:latentStyles>
  <w:style w:type="paragraph" w:default="1" w:styleId="Normal">
    <w:name w:val="Normal"/>
    <w:qFormat/>
    <w:rsid w:val="009E42E2"/>
    <w:rPr>
      <w:rFonts w:ascii="Times New Roman" w:eastAsia="Times New Roman" w:hAnsi="Times New Roman" w:cs="Times New Roman"/>
      <w:sz w:val="20"/>
      <w:szCs w:val="20"/>
      <w:lang w:eastAsia="en-GB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DocumentMap">
    <w:name w:val="Document Map"/>
    <w:basedOn w:val="Normal"/>
    <w:link w:val="DocumentMapChar"/>
    <w:uiPriority w:val="99"/>
    <w:semiHidden/>
    <w:unhideWhenUsed/>
    <w:rsid w:val="009E42E2"/>
    <w:rPr>
      <w:sz w:val="24"/>
      <w:szCs w:val="24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9E42E2"/>
    <w:rPr>
      <w:rFonts w:ascii="Times New Roman" w:eastAsia="Times New Roman" w:hAnsi="Times New Roman" w:cs="Times New Roman"/>
      <w:lang w:eastAsia="en-GB"/>
    </w:rPr>
  </w:style>
  <w:style w:type="table" w:styleId="TableGrid">
    <w:name w:val="Table Grid"/>
    <w:basedOn w:val="TableNormal"/>
    <w:uiPriority w:val="39"/>
    <w:rsid w:val="009E42E2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Bibliography">
    <w:name w:val="Bibliography"/>
    <w:basedOn w:val="Normal"/>
    <w:next w:val="Normal"/>
    <w:uiPriority w:val="37"/>
    <w:unhideWhenUsed/>
    <w:rsid w:val="00A85271"/>
    <w:pPr>
      <w:ind w:left="720" w:hanging="72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allowPNG/>
  <w:doNotSaveAsSingleFile/>
  <w:pixelsPerInch w:val="96"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4" Type="http://schemas.openxmlformats.org/officeDocument/2006/relationships/fontTable" Target="fontTable.xml"/><Relationship Id="rId5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</TotalTime>
  <Pages>7</Pages>
  <Words>5726</Words>
  <Characters>32640</Characters>
  <Application>Microsoft Macintosh Word</Application>
  <DocSecurity>0</DocSecurity>
  <Lines>272</Lines>
  <Paragraphs>76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Headings</vt:lpstr>
      </vt:variant>
      <vt:variant>
        <vt:i4>1</vt:i4>
      </vt:variant>
    </vt:vector>
  </HeadingPairs>
  <TitlesOfParts>
    <vt:vector size="2" baseType="lpstr">
      <vt:lpstr/>
      <vt:lpstr>Supplementary file 1. Multiple alignment of Rif1 homologues from budding yeasts.</vt:lpstr>
    </vt:vector>
  </TitlesOfParts>
  <LinksUpToDate>false</LinksUpToDate>
  <CharactersWithSpaces>38290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Александр Малявко</dc:creator>
  <cp:keywords/>
  <dc:description/>
  <cp:lastModifiedBy>Александр Малявко</cp:lastModifiedBy>
  <cp:revision>5</cp:revision>
  <dcterms:created xsi:type="dcterms:W3CDTF">2021-03-20T08:03:00Z</dcterms:created>
  <dcterms:modified xsi:type="dcterms:W3CDTF">2021-10-20T11:1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96.3"&gt;&lt;session id="H6arw8ia"/&gt;&lt;style id="http://www.zotero.org/styles/elife" hasBibliography="1" bibliographyStyleHasBeenSet="1"/&gt;&lt;prefs&gt;&lt;pref name="fieldType" value="Field"/&gt;&lt;/prefs&gt;&lt;/data&gt;</vt:lpwstr>
  </property>
</Properties>
</file>